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 xml:space="preserve">biologists interested in </w:t>
      </w:r>
      <w:proofErr w:type="gramStart"/>
      <w:r w:rsidR="00B328C2">
        <w:rPr>
          <w:i/>
          <w:iCs/>
        </w:rPr>
        <w:t>GxE,</w:t>
      </w:r>
      <w:proofErr w:type="gramEnd"/>
      <w:r w:rsidR="00B328C2">
        <w:rPr>
          <w:i/>
          <w:iCs/>
        </w:rPr>
        <w:t xml:space="preserve"> plant biologists interested in flowering</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r w:rsidRPr="00BF7FD8">
        <w:rPr>
          <w:b/>
          <w:bCs/>
        </w:rPr>
        <w:t>Introduction</w:t>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018F365B" w14:textId="77777777" w:rsidR="004144D8"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t xml:space="preserve">Extensive </w:t>
      </w:r>
      <w:r w:rsidR="00954192">
        <w:t>work on this subject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xml:space="preserve"> thaliana (Wei et al., 2020; Cho et al., 2017; Shrestha et al., 2014; Brambilla and </w:t>
      </w:r>
      <w:proofErr w:type="spellStart"/>
      <w:r w:rsidRPr="00E81A33">
        <w:t>Fornara</w:t>
      </w:r>
      <w:proofErr w:type="spellEnd"/>
      <w:r w:rsidRPr="00E81A33">
        <w:t xml:space="preserve">, 2013; Tsuji et al., 2013; Andres and Coupland, 2012; Tsuji et al., 2011; </w:t>
      </w:r>
      <w:proofErr w:type="spellStart"/>
      <w:r w:rsidRPr="00E81A33">
        <w:t>Wilczek</w:t>
      </w:r>
      <w:proofErr w:type="spellEnd"/>
      <w:r w:rsidRPr="00E81A33">
        <w:t xml:space="preserve"> et </w:t>
      </w:r>
      <w:r w:rsidRPr="00E81A33">
        <w:lastRenderedPageBreak/>
        <w:t xml:space="preserve">al., 2010). Day length (or photoperiod) is one of the most predictable cues in nature and plants </w:t>
      </w:r>
      <w:r w:rsidR="00954192">
        <w:t>sense</w:t>
      </w:r>
      <w:r w:rsidRPr="00E81A33">
        <w:t xml:space="preserve"> day length to </w:t>
      </w:r>
      <w:r w:rsidR="00954192">
        <w:t>gauge both</w:t>
      </w:r>
      <w:r w:rsidRPr="00E81A33">
        <w:t xml:space="preserve"> diurnal and seasonal time and to initiate reproductive development at the right time of the year. Several genes controlling flowering in response to photoperiod are conserved between rice and </w:t>
      </w:r>
      <w:r w:rsidRPr="00B64EDF">
        <w:rPr>
          <w:i/>
          <w:iCs/>
        </w:rPr>
        <w:t>Arabidopsis</w:t>
      </w:r>
      <w:r w:rsidRPr="00E81A33">
        <w:t xml:space="preserve">, and the molecular mechanisms involved are similar. </w:t>
      </w:r>
      <w:r w:rsidR="00954192" w:rsidRPr="00954192">
        <w:t xml:space="preserve">Photoperiod changes trigger expression of florigenic proteins - </w:t>
      </w:r>
      <w:r w:rsidR="00954192" w:rsidRPr="00B64EDF">
        <w:rPr>
          <w:i/>
          <w:iCs/>
        </w:rPr>
        <w:t>FLOWERING LOCUS T</w:t>
      </w:r>
      <w:r w:rsidR="00954192" w:rsidRPr="00954192">
        <w:t xml:space="preserve"> (</w:t>
      </w:r>
      <w:r w:rsidR="00954192" w:rsidRPr="00B64EDF">
        <w:rPr>
          <w:i/>
          <w:iCs/>
        </w:rPr>
        <w:t>FT</w:t>
      </w:r>
      <w:r w:rsidR="00954192" w:rsidRPr="00954192">
        <w:t xml:space="preserve">) in </w:t>
      </w:r>
      <w:r w:rsidR="00954192" w:rsidRPr="00954192">
        <w:rPr>
          <w:i/>
          <w:iCs/>
        </w:rPr>
        <w:t>Arabidopsis</w:t>
      </w:r>
      <w:r w:rsidR="00954192" w:rsidRPr="00954192">
        <w:t>, and</w:t>
      </w:r>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 to induce reproductive development.</w:t>
      </w:r>
      <w:r w:rsidRPr="00E81A33">
        <w:t xml:space="preserve"> However, short day plants also possess unique ge</w:t>
      </w:r>
      <w:r w:rsidR="00B64EDF">
        <w:t>nes and molecular</w:t>
      </w:r>
      <w:r w:rsidR="00F94B97">
        <w:t xml:space="preserve"> </w:t>
      </w:r>
      <w:r w:rsidRPr="00E81A33">
        <w:t xml:space="preserve">pathways to regulate flowering (Wei et al., 2020; Brambilla and </w:t>
      </w:r>
      <w:proofErr w:type="spellStart"/>
      <w:r w:rsidRPr="00E81A33">
        <w:t>Fornara</w:t>
      </w:r>
      <w:proofErr w:type="spellEnd"/>
      <w:r w:rsidRPr="00E81A33">
        <w:t>, 2013).</w:t>
      </w:r>
      <w:r>
        <w:t xml:space="preserve"> </w:t>
      </w:r>
      <w:r w:rsidR="004144D8">
        <w:t xml:space="preserve"> </w:t>
      </w:r>
    </w:p>
    <w:p w14:paraId="584D8C07" w14:textId="315E166E" w:rsidR="00E76EE1" w:rsidRDefault="007C5A21" w:rsidP="00331407">
      <w:pPr>
        <w:ind w:firstLine="720"/>
        <w:rPr>
          <w:i/>
          <w:iCs/>
        </w:rPr>
      </w:pPr>
      <w:r>
        <w:rPr>
          <w:i/>
          <w:iCs/>
        </w:rPr>
        <w:t xml:space="preserve">There have been good GxE flowering studies in Arabidopsis and in Helianthus – Ben Blackman’s work – as well as in annual row crops. So there aren’t many perennial systems in which GxE has been studied, and there aren’t many wild systems where we have looked at GxE in flowering, and there aren’t many outbred species where we have these studies (except Helianthus). </w:t>
      </w:r>
    </w:p>
    <w:p w14:paraId="77913E7A" w14:textId="53E06BDB" w:rsidR="007C5A21" w:rsidRPr="007C5A21" w:rsidRDefault="007C5A21" w:rsidP="00331407">
      <w:pPr>
        <w:ind w:firstLine="720"/>
        <w:rPr>
          <w:i/>
          <w:iCs/>
        </w:rPr>
      </w:pPr>
      <w:r>
        <w:rPr>
          <w:i/>
          <w:iCs/>
        </w:rPr>
        <w:t xml:space="preserve">Also, an introduction to GxE and how common gardens can help study GxE. Flowering time is a canonical trait where you’d expect GxE – populations are evolving different responses to their target environments by modulating GxE in different ways. You could get GxE on the genetics side if different individuals have evolved different modulators of environmental signals. You could get GxE on the environment side if different individuals are using different cues to initiate flowering.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4A744495" w14:textId="33236480" w:rsidR="00E76EE1" w:rsidRPr="00E76EE1" w:rsidRDefault="007102B8" w:rsidP="00954192">
      <w:pPr>
        <w:ind w:firstLine="720"/>
        <w:rPr>
          <w:i/>
          <w:iCs/>
        </w:rPr>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p>
    <w:p w14:paraId="6CB2A87B" w14:textId="3262D2A6" w:rsidR="007B4B3A" w:rsidRDefault="00203580" w:rsidP="007B4B3A">
      <w:pPr>
        <w:ind w:firstLine="720"/>
      </w:pPr>
      <w:r>
        <w:t>Switchgrass has substantial untapped genetic and morphological diversity, with tetraploid and octoploid individuals (cite</w:t>
      </w:r>
      <w:r w:rsidR="00E76EE1">
        <w:t>)</w:t>
      </w:r>
      <w:r>
        <w:t>,</w:t>
      </w:r>
      <w:r w:rsidR="00E76EE1">
        <w:t xml:space="preserve"> phenotypically distinct ‘upland’ and ‘lowland’ ecotypes, </w:t>
      </w:r>
      <w:r>
        <w:t xml:space="preserve">and three geographically distinct, deeply diverged genetic subpopulations within tetraploid individuals (Lovell et al 20XX). Upland individuals are smaller in stature than lowland individuals, other big differences (cite).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w:t>
      </w:r>
      <w:proofErr w:type="spellStart"/>
      <w:r w:rsidR="00374233">
        <w:t>greenup</w:t>
      </w:r>
      <w:proofErr w:type="spellEnd"/>
      <w:r w:rsidR="00374233">
        <w:t xml:space="preserve">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7DFF4020" w14:textId="77777777" w:rsidR="004144D8" w:rsidRDefault="00A70A2A" w:rsidP="004144D8">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subpopulations for flowering response to dissect the genetics of flowering in these groups. Finally, we combine the results from this cross with genome-</w:t>
      </w:r>
      <w:r w:rsidR="009E0622">
        <w:lastRenderedPageBreak/>
        <w:t xml:space="preserv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7777777" w:rsidR="004144D8" w:rsidRDefault="004144D8" w:rsidP="004144D8"/>
    <w:p w14:paraId="0342FADA" w14:textId="32C24824" w:rsidR="00E466BF" w:rsidRPr="00723A28" w:rsidRDefault="001B6997" w:rsidP="004144D8">
      <w:pPr>
        <w:rPr>
          <w:b/>
          <w:bCs/>
        </w:rPr>
      </w:pPr>
      <w:r>
        <w:rPr>
          <w:b/>
          <w:bCs/>
        </w:rPr>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08FAD730"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263D55">
        <w:t>, Lovell et al 202X</w:t>
      </w:r>
      <w:r w:rsidR="008934C9">
        <w:t>)</w:t>
      </w:r>
      <w:r w:rsidR="00E9448A">
        <w:t>.</w:t>
      </w:r>
      <w:r w:rsidR="002B031D">
        <w:t xml:space="preserve"> The four northernmost common gardens are located within the natural range of the Midwestern genetic subpopulation, while the three Texas common gardens are located within the natural range of the Gulf subpopulation, and the Oklahoma common garden </w:t>
      </w:r>
      <w:r w:rsidR="00032898">
        <w:t>is located near the natural range limits of both the Gulf and the Midwestern subpopulations.</w:t>
      </w:r>
      <w:r w:rsidR="00E9448A">
        <w:t xml:space="preserve"> </w:t>
      </w:r>
      <w:r w:rsidR="00263D55">
        <w:t>We scored plant green up and flowering at these common gardens every two days</w:t>
      </w:r>
      <w:r w:rsidR="00384C59">
        <w:t>. The Gulf and Midwest</w:t>
      </w:r>
      <w:r w:rsidR="00263D55">
        <w:t xml:space="preserve"> genetic subpopulations had the most distinct phenological responses across our common gardens</w:t>
      </w:r>
      <w:r w:rsidR="0052324B">
        <w:t>,</w:t>
      </w:r>
      <w:r w:rsidR="002B031D">
        <w:t xml:space="preserve"> and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common gardens, Gulf genotypes typically greened up before and flowered after Midwestern </w:t>
      </w:r>
      <w:r w:rsidR="0041698C">
        <w:t>genotypes</w:t>
      </w:r>
      <w:r w:rsidR="00032898">
        <w:t xml:space="preserve">, while at the four northern common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w:t>
      </w:r>
      <w:proofErr w:type="spellStart"/>
      <w:r w:rsidR="0052324B">
        <w:t>greenup</w:t>
      </w:r>
      <w:proofErr w:type="spellEnd"/>
      <w:r w:rsidR="0052324B">
        <w:t xml:space="preserve"> between the four northern and three Texas common gardens and </w:t>
      </w:r>
      <w:r w:rsidR="00384C59">
        <w:t>contributed to</w:t>
      </w:r>
      <w:r w:rsidR="0052324B">
        <w:t xml:space="preserve"> positive phenotypic correlations for flowering time </w:t>
      </w:r>
      <w:r w:rsidR="00BC47FE">
        <w:t xml:space="preserve">which increased at the northern sites </w:t>
      </w:r>
      <w:r w:rsidR="0052324B">
        <w:t>(Figure 1B</w:t>
      </w:r>
      <w:r w:rsidR="00BC47FE">
        <w:t>).</w:t>
      </w:r>
    </w:p>
    <w:p w14:paraId="769D99A3" w14:textId="02BE438C" w:rsidR="00FB492B" w:rsidRDefault="00AC32B9" w:rsidP="00FD4E05">
      <w:r>
        <w:rPr>
          <w:i/>
          <w:iCs/>
        </w:rPr>
        <w:t>Figure 1.</w:t>
      </w:r>
      <w:r w:rsidR="001A47B0">
        <w:rPr>
          <w:i/>
          <w:iCs/>
        </w:rPr>
        <w:t xml:space="preserve"> </w:t>
      </w:r>
      <w:r w:rsidR="00C6280E">
        <w:rPr>
          <w:i/>
          <w:iCs/>
        </w:rPr>
        <w:t>A)</w:t>
      </w:r>
      <w:r w:rsidR="0046160E">
        <w:rPr>
          <w:i/>
          <w:iCs/>
        </w:rPr>
        <w:t xml:space="preserve"> Map and trait histograms</w:t>
      </w:r>
      <w:r w:rsidR="00390283">
        <w:rPr>
          <w:i/>
          <w:iCs/>
        </w:rPr>
        <w:t xml:space="preserve"> of </w:t>
      </w:r>
      <w:proofErr w:type="spellStart"/>
      <w:r w:rsidR="00390283">
        <w:rPr>
          <w:i/>
          <w:iCs/>
        </w:rPr>
        <w:t>greenup</w:t>
      </w:r>
      <w:proofErr w:type="spellEnd"/>
      <w:r w:rsidR="00390283">
        <w:rPr>
          <w:i/>
          <w:iCs/>
        </w:rPr>
        <w:t xml:space="preserve"> and flowering dates across two genetically distinct switchgrass subpopulations</w:t>
      </w:r>
      <w:r w:rsidR="00AA7898">
        <w:rPr>
          <w:i/>
          <w:iCs/>
        </w:rPr>
        <w:t xml:space="preserve"> </w:t>
      </w:r>
      <w:r w:rsidR="009D7E32">
        <w:rPr>
          <w:i/>
          <w:iCs/>
        </w:rPr>
        <w:t>and</w:t>
      </w:r>
      <w:r w:rsidR="00AA7898">
        <w:rPr>
          <w:i/>
          <w:iCs/>
        </w:rPr>
        <w:t xml:space="preserve"> eight common gardens</w:t>
      </w:r>
      <w:r w:rsidR="00390283">
        <w:rPr>
          <w:i/>
          <w:iCs/>
        </w:rPr>
        <w:t xml:space="preserve">. </w:t>
      </w:r>
      <w:r w:rsidR="00AA7898">
        <w:rPr>
          <w:i/>
          <w:iCs/>
        </w:rPr>
        <w:t xml:space="preserve">Purple represents </w:t>
      </w:r>
      <w:r w:rsidR="00980A54">
        <w:rPr>
          <w:i/>
          <w:iCs/>
        </w:rPr>
        <w:t>individuals from</w:t>
      </w:r>
      <w:r w:rsidR="00B72807">
        <w:rPr>
          <w:i/>
          <w:iCs/>
        </w:rPr>
        <w:t xml:space="preserve"> </w:t>
      </w:r>
      <w:r w:rsidR="00AA7898">
        <w:rPr>
          <w:i/>
          <w:iCs/>
        </w:rPr>
        <w:t xml:space="preserve">the Midwest </w:t>
      </w:r>
      <w:r w:rsidR="00E22A87">
        <w:rPr>
          <w:i/>
          <w:iCs/>
        </w:rPr>
        <w:t xml:space="preserve">genetic </w:t>
      </w:r>
      <w:r w:rsidR="00AA7898">
        <w:rPr>
          <w:i/>
          <w:iCs/>
        </w:rPr>
        <w:t xml:space="preserve">subpopulation, and pink </w:t>
      </w:r>
      <w:r w:rsidR="00B72807">
        <w:rPr>
          <w:i/>
          <w:iCs/>
        </w:rPr>
        <w:t xml:space="preserve">individuals from </w:t>
      </w:r>
      <w:r w:rsidR="00AA7898">
        <w:rPr>
          <w:i/>
          <w:iCs/>
        </w:rPr>
        <w:t>the Gulf subpopulation. Vertical dashed line</w:t>
      </w:r>
      <w:r w:rsidR="00E22A87">
        <w:rPr>
          <w:i/>
          <w:iCs/>
        </w:rPr>
        <w:t>s</w:t>
      </w:r>
      <w:r w:rsidR="00AA7898">
        <w:rPr>
          <w:i/>
          <w:iCs/>
        </w:rPr>
        <w:t xml:space="preserve"> indicate</w:t>
      </w:r>
      <w:r w:rsidR="00E22A87">
        <w:rPr>
          <w:i/>
          <w:iCs/>
        </w:rPr>
        <w:t xml:space="preserve"> </w:t>
      </w:r>
      <w:r w:rsidR="00AA7898">
        <w:rPr>
          <w:i/>
          <w:iCs/>
        </w:rPr>
        <w:t>the summer solstice. Common gardens are arranged in latitudinal order. B) Phenotypic correlations between clonal replicates planted at eight common gardens</w:t>
      </w:r>
      <w:r w:rsidR="001A47B0">
        <w:rPr>
          <w:i/>
          <w:iCs/>
        </w:rPr>
        <w:t>, within and between two genetic subpopulations</w:t>
      </w:r>
      <w:r w:rsidR="00AA7898">
        <w:rPr>
          <w:i/>
          <w:iCs/>
        </w:rPr>
        <w:t xml:space="preserve">. </w:t>
      </w:r>
      <w:r w:rsidR="00390283">
        <w:rPr>
          <w:i/>
          <w:iCs/>
        </w:rPr>
        <w:t xml:space="preserve"> </w:t>
      </w:r>
      <w:r w:rsidR="00C6280E">
        <w:rPr>
          <w:i/>
          <w:iCs/>
        </w:rPr>
        <w:t xml:space="preserve">C) </w:t>
      </w:r>
      <w:r>
        <w:rPr>
          <w:i/>
          <w:iCs/>
        </w:rPr>
        <w:t xml:space="preserve">Narrow sense heritability of </w:t>
      </w:r>
      <w:proofErr w:type="spellStart"/>
      <w:r>
        <w:rPr>
          <w:i/>
          <w:iCs/>
        </w:rPr>
        <w:t>greenup</w:t>
      </w:r>
      <w:proofErr w:type="spellEnd"/>
      <w:r>
        <w:rPr>
          <w:i/>
          <w:iCs/>
        </w:rPr>
        <w:t xml:space="preserve"> and flowering within single common gardens </w:t>
      </w:r>
      <w:r w:rsidR="001A47B0">
        <w:rPr>
          <w:i/>
          <w:iCs/>
        </w:rPr>
        <w:t xml:space="preserve">(purple) </w:t>
      </w:r>
      <w:r>
        <w:rPr>
          <w:i/>
          <w:iCs/>
        </w:rPr>
        <w:t>and across all eight common gardens</w:t>
      </w:r>
      <w:r w:rsidR="001A47B0">
        <w:rPr>
          <w:i/>
          <w:iCs/>
        </w:rPr>
        <w:t xml:space="preserve"> (green)</w:t>
      </w:r>
      <w:r w:rsidR="007E4C5F">
        <w:rPr>
          <w:i/>
          <w:iCs/>
        </w:rPr>
        <w:t>, within and between two genetic subpopulations</w:t>
      </w:r>
      <w:r w:rsidR="00E22A87">
        <w:rPr>
          <w:i/>
          <w:iCs/>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w:t>
      </w:r>
      <w:r w:rsidR="00E22A87">
        <w:rPr>
          <w:i/>
          <w:iCs/>
        </w:rPr>
        <w:lastRenderedPageBreak/>
        <w:t xml:space="preserve">function of Julian date. </w:t>
      </w:r>
      <w:r w:rsidR="0046160E">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7"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697FFC78" w:rsidR="0052324B" w:rsidRPr="005D2E94" w:rsidRDefault="0052324B" w:rsidP="0052324B">
      <w:pPr>
        <w:ind w:firstLine="720"/>
      </w:pPr>
      <w:r>
        <w:t xml:space="preserve">We determined </w:t>
      </w:r>
      <w:r w:rsidR="00D807FC">
        <w:t>n</w:t>
      </w:r>
      <w:r>
        <w:t xml:space="preserve">arrow-sense </w:t>
      </w:r>
      <w:proofErr w:type="spellStart"/>
      <w:r>
        <w:t>heritabilities</w:t>
      </w:r>
      <w:proofErr w:type="spellEnd"/>
      <w:r>
        <w:t xml:space="preserve"> (h</w:t>
      </w:r>
      <w:r>
        <w:rPr>
          <w:vertAlign w:val="superscript"/>
        </w:rPr>
        <w:t>2</w:t>
      </w:r>
      <w:r>
        <w:t>)</w:t>
      </w:r>
      <w:r>
        <w:rPr>
          <w:vertAlign w:val="superscript"/>
        </w:rPr>
        <w:t xml:space="preserve"> </w:t>
      </w:r>
      <w:r>
        <w:t xml:space="preserve">for </w:t>
      </w:r>
      <w:proofErr w:type="spellStart"/>
      <w:r>
        <w:t>greenup</w:t>
      </w:r>
      <w:proofErr w:type="spellEnd"/>
      <w:r>
        <w:t xml:space="preserve"> and flowering dates at single common gardens and across all eight common gardens (Figure 1C). To allow for the possibility that different subpopulations</w:t>
      </w:r>
      <w:r w:rsidR="00D807FC">
        <w:t xml:space="preserve"> </w:t>
      </w:r>
      <w:r>
        <w:t>had different strengths of connection between these phenotypes and the genotypes (Korte and Farlow 2013), we determined h</w:t>
      </w:r>
      <w:r>
        <w:rPr>
          <w:vertAlign w:val="superscript"/>
        </w:rPr>
        <w:t>2</w:t>
      </w:r>
      <w:r>
        <w:t xml:space="preserve"> both within and across the Midwestern and Gulf subpopulations. </w:t>
      </w:r>
      <w:r w:rsidR="00577600">
        <w:t>At individual</w:t>
      </w:r>
      <w:r>
        <w:t xml:space="preserve"> common gardens, h</w:t>
      </w:r>
      <w:r>
        <w:rPr>
          <w:vertAlign w:val="superscript"/>
        </w:rPr>
        <w:t>2</w:t>
      </w:r>
      <w:r>
        <w:t xml:space="preserve"> were typically quite high: </w:t>
      </w:r>
      <w:r w:rsidR="00F957C3">
        <w:t>5</w:t>
      </w:r>
      <w:r w:rsidR="00934EA3">
        <w:t>9</w:t>
      </w:r>
      <w:r>
        <w:t xml:space="preserve">% on average for </w:t>
      </w:r>
      <w:proofErr w:type="spellStart"/>
      <w:r>
        <w:t>greenup</w:t>
      </w:r>
      <w:proofErr w:type="spellEnd"/>
      <w:r>
        <w:t xml:space="preserve"> date, and 8</w:t>
      </w:r>
      <w:r w:rsidR="00934EA3">
        <w:t>7</w:t>
      </w:r>
      <w:r>
        <w:t>% for flowering date. However, h</w:t>
      </w:r>
      <w:r>
        <w:rPr>
          <w:vertAlign w:val="superscript"/>
        </w:rPr>
        <w:t>2</w:t>
      </w:r>
      <w:r>
        <w:t xml:space="preserve"> </w:t>
      </w:r>
      <w:r w:rsidR="00577600">
        <w:t>were variable across common gardens</w:t>
      </w:r>
      <w:r>
        <w:t xml:space="preserve">, </w:t>
      </w:r>
      <w:r w:rsidR="00BC47FE">
        <w:t>particularly</w:t>
      </w:r>
      <w:r>
        <w:t xml:space="preserve"> for </w:t>
      </w:r>
      <w:proofErr w:type="spellStart"/>
      <w:r>
        <w:t>greenup</w:t>
      </w:r>
      <w:proofErr w:type="spellEnd"/>
      <w:r>
        <w:t xml:space="preserve"> at our OK and NE common gardens. Greenup dates at these sites were </w:t>
      </w:r>
      <w:r>
        <w:lastRenderedPageBreak/>
        <w:t xml:space="preserve">uncorrelated </w:t>
      </w:r>
      <w:r w:rsidR="00BC47FE">
        <w:t xml:space="preserve">or negatively correlated </w:t>
      </w:r>
      <w:r>
        <w:t xml:space="preserve">with </w:t>
      </w:r>
      <w:proofErr w:type="spellStart"/>
      <w:r>
        <w:t>greenup</w:t>
      </w:r>
      <w:proofErr w:type="spellEnd"/>
      <w:r>
        <w:t xml:space="preserve"> dates for clonal replicates at other sites (Figure 1B). These negative and small correlations undoubtedly contributed to the low h</w:t>
      </w:r>
      <w:r>
        <w:rPr>
          <w:vertAlign w:val="superscript"/>
        </w:rPr>
        <w:t>2</w:t>
      </w:r>
      <w:r>
        <w:t xml:space="preserve"> values for </w:t>
      </w:r>
      <w:proofErr w:type="spellStart"/>
      <w:r>
        <w:t>greenup</w:t>
      </w:r>
      <w:proofErr w:type="spellEnd"/>
      <w:r>
        <w:t xml:space="preserve"> and flowering date across all eight sites: h</w:t>
      </w:r>
      <w:r>
        <w:rPr>
          <w:vertAlign w:val="superscript"/>
        </w:rPr>
        <w:t>2</w:t>
      </w:r>
      <w:r>
        <w:t xml:space="preserve"> was </w:t>
      </w:r>
      <w:r w:rsidR="00BC47FE">
        <w:t>0.</w:t>
      </w:r>
      <w:r w:rsidR="00581C71">
        <w:t>8</w:t>
      </w:r>
      <w:r>
        <w:t xml:space="preserve">% for </w:t>
      </w:r>
      <w:proofErr w:type="spellStart"/>
      <w:r>
        <w:t>greenup</w:t>
      </w:r>
      <w:proofErr w:type="spellEnd"/>
      <w:r>
        <w:t xml:space="preserve"> and </w:t>
      </w:r>
      <w:r w:rsidR="00581C71">
        <w:t>23.2</w:t>
      </w:r>
      <w:r>
        <w:t>% for flowering date</w:t>
      </w:r>
      <w:r w:rsidR="00581C71">
        <w:t xml:space="preserve"> across both subpopulations</w:t>
      </w:r>
      <w:r>
        <w:t>. These data indicated the presence of numerous rank-changing genotype by environment interactions for these phenotypes across these common gardens.</w:t>
      </w:r>
    </w:p>
    <w:p w14:paraId="7AE69B1E" w14:textId="30BC8DE6" w:rsidR="0078762E" w:rsidRDefault="002C4F58" w:rsidP="002A616B">
      <w:pPr>
        <w:ind w:firstLine="720"/>
      </w:pPr>
      <w:r>
        <w:t>Though w</w:t>
      </w:r>
      <w:r w:rsidR="007C5A21">
        <w:t xml:space="preserve">e </w:t>
      </w:r>
      <w:r w:rsidR="00177EE0">
        <w:t>scored</w:t>
      </w:r>
      <w:r w:rsidR="007C5A21">
        <w:t xml:space="preserve"> </w:t>
      </w:r>
      <w:proofErr w:type="spellStart"/>
      <w:r w:rsidR="001D5AD0">
        <w:t>greenup</w:t>
      </w:r>
      <w:proofErr w:type="spellEnd"/>
      <w:r w:rsidR="001D5AD0">
        <w:t xml:space="preserve"> and </w:t>
      </w:r>
      <w:r w:rsidR="007C5A21">
        <w:t xml:space="preserve">flowering as </w:t>
      </w:r>
      <w:r w:rsidR="001D5AD0">
        <w:t>functions</w:t>
      </w:r>
      <w:r w:rsidR="007C5A21">
        <w:t xml:space="preserve"> of Julian date, flowering is more likely cued by</w:t>
      </w:r>
      <w:r w:rsidR="0071510B">
        <w:t xml:space="preserve"> one or more </w:t>
      </w:r>
      <w:r w:rsidR="007C5A21">
        <w:t>temperature, rainfall, or daylength signal</w:t>
      </w:r>
      <w:r w:rsidR="0071510B">
        <w:t>s</w:t>
      </w:r>
      <w:r w:rsidR="008E30F5">
        <w:t xml:space="preserve"> (</w:t>
      </w:r>
      <w:r w:rsidR="008E30F5" w:rsidRPr="008E30F5">
        <w:rPr>
          <w:i/>
          <w:iCs/>
        </w:rPr>
        <w:t>cites</w:t>
      </w:r>
      <w:r w:rsidR="008E30F5">
        <w:t>)</w:t>
      </w:r>
      <w:r w:rsidR="007C5A21">
        <w:t xml:space="preserve">. To evaluate these cues as genetic triggers of flowering, we defined </w:t>
      </w:r>
      <w:proofErr w:type="spellStart"/>
      <w:r w:rsidR="00741398">
        <w:t>greenup</w:t>
      </w:r>
      <w:proofErr w:type="spellEnd"/>
      <w:r w:rsidR="00741398">
        <w:t xml:space="preserve">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 xml:space="preserve">-related traits across our eight common garden sites.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northern four common gardens (North) and at the three Texas common gardens</w:t>
      </w:r>
      <w:r w:rsidR="000E1A44">
        <w:t xml:space="preserve"> (Texas)</w:t>
      </w:r>
      <w:r w:rsidR="00590B20">
        <w:t>.</w:t>
      </w:r>
    </w:p>
    <w:p w14:paraId="63C6629E" w14:textId="18464429" w:rsidR="008F7A3E" w:rsidRDefault="009769D6" w:rsidP="00445456">
      <w:pPr>
        <w:ind w:firstLine="720"/>
      </w:pPr>
      <w:r>
        <w:t xml:space="preserve">Across all eight common gardens, </w:t>
      </w:r>
      <w:proofErr w:type="spellStart"/>
      <w:r>
        <w:t>greenup</w:t>
      </w:r>
      <w:proofErr w:type="spellEnd"/>
      <w:r>
        <w:t xml:space="preserve"> date had low </w:t>
      </w:r>
      <w:r w:rsidR="000E1A44">
        <w:t xml:space="preserve">G </w:t>
      </w:r>
      <w:r>
        <w:t>and low GxE</w:t>
      </w:r>
      <w:r w:rsidR="00445456">
        <w:t xml:space="preserve"> (&lt;10%)</w:t>
      </w:r>
      <w:r>
        <w:t xml:space="preserve">, and the G and GxE values were not </w:t>
      </w:r>
      <w:r w:rsidR="00FB7146">
        <w:t xml:space="preserve">substantially improved by defining </w:t>
      </w:r>
      <w:proofErr w:type="spellStart"/>
      <w:r w:rsidR="00FB7146">
        <w:t>greenup</w:t>
      </w:r>
      <w:proofErr w:type="spellEnd"/>
      <w:r w:rsidR="00FB7146">
        <w:t xml:space="preserve"> as functions of weather-based cues (Supplementary Figure/Table).</w:t>
      </w:r>
      <w:r w:rsidR="00445456">
        <w:t xml:space="preserve"> </w:t>
      </w:r>
      <w:r w:rsidR="00D862AA">
        <w:t xml:space="preserve">G and GxE estimates for </w:t>
      </w:r>
      <w:proofErr w:type="spellStart"/>
      <w:r w:rsidR="00D862AA">
        <w:t>greenup</w:t>
      </w:r>
      <w:proofErr w:type="spellEnd"/>
      <w:r w:rsidR="00D862AA">
        <w:t xml:space="preserve"> date were </w:t>
      </w:r>
      <w:r w:rsidR="00581C71">
        <w:t>significantly</w:t>
      </w:r>
      <w:r w:rsidR="00D862AA">
        <w:t xml:space="preserve"> higher </w:t>
      </w:r>
      <w:r w:rsidR="00547E2C">
        <w:t>when the sites were restricted to either Texas or the Northern four sites (Supplemental Figure).</w:t>
      </w:r>
      <w:r w:rsidR="00D862AA">
        <w:t xml:space="preserve"> G and GxE estimates </w:t>
      </w:r>
      <w:r w:rsidR="004B4258">
        <w:t xml:space="preserve">for </w:t>
      </w:r>
      <w:proofErr w:type="spellStart"/>
      <w:r w:rsidR="004B4258">
        <w:t>greenup</w:t>
      </w:r>
      <w:proofErr w:type="spellEnd"/>
      <w:r w:rsidR="004B4258">
        <w:t xml:space="preserve"> were higher for the Gulf subpopulation than for the Midwest, and higher outside of each subpopulation</w:t>
      </w:r>
      <w:r w:rsidR="000E1A44">
        <w:t>’</w:t>
      </w:r>
      <w:r w:rsidR="004B4258">
        <w:t xml:space="preserve">s native range than within its native range (Supplementary Figure). </w:t>
      </w:r>
      <w:r w:rsidR="00581C71">
        <w:t xml:space="preserve">However, the variance </w:t>
      </w:r>
      <w:r w:rsidR="000E1A44">
        <w:t>attributed to</w:t>
      </w:r>
      <w:r w:rsidR="00581C71">
        <w:t xml:space="preserve"> G and GxE w</w:t>
      </w:r>
      <w:r w:rsidR="000E1A44">
        <w:t>as</w:t>
      </w:r>
      <w:r w:rsidR="00581C71">
        <w:t xml:space="preserve"> only improved for one subpopulation at one site subset: </w:t>
      </w:r>
      <w:r w:rsidR="009D2D00">
        <w:t xml:space="preserve">cumulative </w:t>
      </w:r>
      <w:r w:rsidR="004B4258">
        <w:t xml:space="preserve">GDD </w:t>
      </w:r>
      <w:r w:rsidR="00250461">
        <w:t xml:space="preserve">in the </w:t>
      </w:r>
      <w:r w:rsidR="004B4258">
        <w:t xml:space="preserve">5 days before </w:t>
      </w:r>
      <w:proofErr w:type="spellStart"/>
      <w:r w:rsidR="004B4258">
        <w:t>greenup</w:t>
      </w:r>
      <w:proofErr w:type="spellEnd"/>
      <w:r w:rsidR="004B4258">
        <w:t xml:space="preserve"> explained more variance </w:t>
      </w:r>
      <w:r w:rsidR="00701E0F">
        <w:t xml:space="preserve">than </w:t>
      </w:r>
      <w:proofErr w:type="spellStart"/>
      <w:r w:rsidR="00701E0F">
        <w:t>greenup</w:t>
      </w:r>
      <w:proofErr w:type="spellEnd"/>
      <w:r w:rsidR="00701E0F">
        <w:t xml:space="preserve"> date </w:t>
      </w:r>
      <w:r w:rsidR="004B4258">
        <w:t xml:space="preserve">for the Midwest subpopulation </w:t>
      </w:r>
      <w:r w:rsidR="006B248D">
        <w:t>in the North</w:t>
      </w:r>
      <w:r w:rsidR="004B4258">
        <w:t xml:space="preserve">. For other combinations of subpopulations and site subsets, </w:t>
      </w:r>
      <w:proofErr w:type="spellStart"/>
      <w:r w:rsidR="004B4258">
        <w:t>greenup</w:t>
      </w:r>
      <w:proofErr w:type="spellEnd"/>
      <w:r w:rsidR="004B4258">
        <w:t xml:space="preserve"> date outperformed </w:t>
      </w:r>
      <w:proofErr w:type="spellStart"/>
      <w:r w:rsidR="004B4258">
        <w:t>greenup</w:t>
      </w:r>
      <w:proofErr w:type="spellEnd"/>
      <w:r w:rsidR="004B4258">
        <w:t xml:space="preserve"> as functions of weather. </w:t>
      </w:r>
      <w:r w:rsidR="002229F9">
        <w:t xml:space="preserve">This result likely indicates that the weather functions we chose are </w:t>
      </w:r>
      <w:r w:rsidR="004B4258">
        <w:t xml:space="preserve">not cuing </w:t>
      </w:r>
      <w:proofErr w:type="spellStart"/>
      <w:r w:rsidR="004B4258">
        <w:t>greenup</w:t>
      </w:r>
      <w:proofErr w:type="spellEnd"/>
      <w:r w:rsidR="004B4258">
        <w:t xml:space="preserve">. </w:t>
      </w:r>
      <w:r w:rsidR="002229F9">
        <w:t xml:space="preserve">Additional signals such as soil temperatures or chilling days may influence </w:t>
      </w:r>
      <w:proofErr w:type="spellStart"/>
      <w:r w:rsidR="002229F9">
        <w:t>greenup</w:t>
      </w:r>
      <w:proofErr w:type="spellEnd"/>
      <w:r w:rsidR="002229F9">
        <w:t xml:space="preserve"> for each subpopulation within its native range; however, we did not have good proxies for these values for this experiment.</w:t>
      </w:r>
    </w:p>
    <w:p w14:paraId="3D48899C" w14:textId="6C28BEBA" w:rsidR="00741E58" w:rsidRDefault="00D862AA" w:rsidP="00973DCA">
      <w:pPr>
        <w:ind w:firstLine="720"/>
      </w:pPr>
      <w:r>
        <w:t>In contrast</w:t>
      </w:r>
      <w:r w:rsidR="009769D6">
        <w:t xml:space="preserve"> to </w:t>
      </w:r>
      <w:proofErr w:type="spellStart"/>
      <w:r w:rsidR="009769D6">
        <w:t>greenup</w:t>
      </w:r>
      <w:proofErr w:type="spellEnd"/>
      <w:r w:rsidR="009769D6">
        <w:t xml:space="preserve"> date, flowering date had moderate </w:t>
      </w:r>
      <w:r w:rsidR="002B1044">
        <w:t>G and GxE</w:t>
      </w:r>
      <w:r w:rsidR="0074227B">
        <w:t>, and these values were significantly increased by defining flowering as functions of weather based environmental cues (Figure 1D). In the Gulf subpopulation, daylength 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CC31A5">
        <w:t>cumulative GDD explained more G</w:t>
      </w:r>
      <w:r w:rsidR="005C5A80">
        <w:t xml:space="preserve"> (5.8% +/- 2.8% vs 23.8% +/- 6.1%)</w:t>
      </w:r>
      <w:r w:rsidR="00CC31A5">
        <w:t xml:space="preserve">, while three additional cues, daylength, rainfall between </w:t>
      </w:r>
      <w:proofErr w:type="spellStart"/>
      <w:r w:rsidR="00CC31A5">
        <w:t>greenup</w:t>
      </w:r>
      <w:proofErr w:type="spellEnd"/>
      <w:r w:rsidR="00CC31A5">
        <w:t xml:space="preserve"> and flowering, and rainfall in the five days before flowering, explained more G and GxE</w:t>
      </w:r>
      <w:r w:rsidR="005C5A80">
        <w:t xml:space="preserve"> (Figure 1D)</w:t>
      </w:r>
      <w:r w:rsidR="00CC31A5">
        <w:t xml:space="preserve">. </w:t>
      </w:r>
      <w:r w:rsidR="0074227B">
        <w:t xml:space="preserve">G and GxE estimates were also higher when the common gardens were restricted to either Texas or the North. </w:t>
      </w:r>
      <w:r w:rsidR="00C26062">
        <w:t>For</w:t>
      </w:r>
      <w:r w:rsidR="005C5A80">
        <w:t xml:space="preserve"> subpopulations</w:t>
      </w:r>
      <w:r w:rsidR="00C26062">
        <w:t xml:space="preserve"> growing</w:t>
      </w:r>
      <w:r w:rsidR="005C5A80">
        <w:t xml:space="preserve"> outside of 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for which variation is more visible outside of each subpopulations’ native range.</w:t>
      </w:r>
    </w:p>
    <w:p w14:paraId="3D629151" w14:textId="19C4FAD7" w:rsidR="007500CC" w:rsidRDefault="004A5825" w:rsidP="007500CC">
      <w:pPr>
        <w:rPr>
          <w:i/>
          <w:iCs/>
        </w:rPr>
      </w:pPr>
      <w:r>
        <w:rPr>
          <w:i/>
          <w:iCs/>
        </w:rPr>
        <w:lastRenderedPageBreak/>
        <w:t>Genetic effects of</w:t>
      </w:r>
      <w:r w:rsidR="00020495">
        <w:rPr>
          <w:i/>
          <w:iCs/>
        </w:rPr>
        <w:t xml:space="preserve"> </w:t>
      </w:r>
      <w:proofErr w:type="spellStart"/>
      <w:r w:rsidR="00020495">
        <w:rPr>
          <w:i/>
          <w:iCs/>
        </w:rPr>
        <w:t>greenup</w:t>
      </w:r>
      <w:proofErr w:type="spellEnd"/>
      <w:r w:rsidR="00020495">
        <w:rPr>
          <w:i/>
          <w:iCs/>
        </w:rPr>
        <w:t xml:space="preserve"> and flowering as functions of environmental cues</w:t>
      </w:r>
    </w:p>
    <w:p w14:paraId="7B275FDE" w14:textId="0366EBDF" w:rsidR="008767AA" w:rsidRDefault="00177EE0" w:rsidP="009F697B">
      <w:r>
        <w:tab/>
      </w:r>
      <w:r w:rsidR="000F364E">
        <w:t>Across our eight common gardens, we</w:t>
      </w:r>
      <w:r w:rsidR="006279C0">
        <w:t xml:space="preserve"> observed</w:t>
      </w:r>
      <w:r w:rsidR="000F364E">
        <w:t xml:space="preserve"> heritable genetic variation in </w:t>
      </w:r>
      <w:r w:rsidR="00D80157">
        <w:t xml:space="preserve">the Gulf and Midwest </w:t>
      </w:r>
      <w:r w:rsidR="000F364E">
        <w:t xml:space="preserve">genetic subpopulations for two distinct flowering time cues, and little heritable genetic variation for </w:t>
      </w:r>
      <w:proofErr w:type="spellStart"/>
      <w:r w:rsidR="006279C0">
        <w:t>greenup</w:t>
      </w:r>
      <w:proofErr w:type="spellEnd"/>
      <w:r w:rsidR="006279C0">
        <w:t xml:space="preserve"> date. </w:t>
      </w:r>
      <w:r>
        <w:t xml:space="preserve">We </w:t>
      </w:r>
      <w:r w:rsidR="006279C0">
        <w:t xml:space="preserve">therefore </w:t>
      </w:r>
      <w:r>
        <w:t>evaluated</w:t>
      </w:r>
      <w:r w:rsidR="008945E9">
        <w:t xml:space="preserve"> genetic associations for flowering</w:t>
      </w:r>
      <w:r w:rsidR="006279C0">
        <w:t xml:space="preserve"> date</w:t>
      </w:r>
      <w:r w:rsidR="003B3194">
        <w:t xml:space="preserve"> </w:t>
      </w:r>
      <w:r w:rsidR="009F697B">
        <w:t xml:space="preserve">across all eight sites </w:t>
      </w:r>
      <w:r w:rsidR="003B3194">
        <w:t xml:space="preserve">as functions </w:t>
      </w:r>
      <w:r w:rsidR="002E767E">
        <w:t xml:space="preserve">of two flowering time cues, </w:t>
      </w:r>
      <w:r w:rsidR="003B3194">
        <w:t xml:space="preserve">daylength at flowering and GDD between </w:t>
      </w:r>
      <w:proofErr w:type="spellStart"/>
      <w:r w:rsidR="003B3194">
        <w:t>greenup</w:t>
      </w:r>
      <w:proofErr w:type="spellEnd"/>
      <w:r w:rsidR="003B3194">
        <w:t xml:space="preserve"> and flowering</w:t>
      </w:r>
      <w:r w:rsidR="002E767E">
        <w:t xml:space="preserve">, using </w:t>
      </w:r>
      <w:r w:rsidR="003B3194">
        <w:t>genome-wide association on the</w:t>
      </w:r>
      <w:r w:rsidR="00BC73B7">
        <w:t xml:space="preserve"> genetic </w:t>
      </w:r>
      <w:r w:rsidR="003B3194">
        <w:t xml:space="preserve">BLUPs both within and </w:t>
      </w:r>
      <w:r w:rsidR="00266128">
        <w:t>across</w:t>
      </w:r>
      <w:r w:rsidR="003B3194">
        <w:t xml:space="preserve"> genetic subpopulations.</w:t>
      </w:r>
      <w:r w:rsidR="009F697B">
        <w:t xml:space="preserve"> Weather-derived functions gave stronger statistical associations than flowering date. Across both subpopulations, the top 100 SNPs by </w:t>
      </w:r>
      <w:r w:rsidR="009041BB">
        <w:t xml:space="preserve">the maximum </w:t>
      </w:r>
      <w:r w:rsidR="009F697B">
        <w:t>-log10</w:t>
      </w:r>
      <w:r w:rsidR="009041BB">
        <w:t>(</w:t>
      </w:r>
      <w:r w:rsidR="009F697B" w:rsidRPr="009041BB">
        <w:rPr>
          <w:i/>
          <w:iCs/>
        </w:rPr>
        <w:t>p</w:t>
      </w:r>
      <w:r w:rsidR="009041BB">
        <w:t>) for any phenotype</w:t>
      </w:r>
      <w:r w:rsidR="009F697B">
        <w:t xml:space="preserve"> </w:t>
      </w:r>
      <w:r w:rsidR="009041BB">
        <w:t>(hereafter, “top 100 SNPs”) were more significant for</w:t>
      </w:r>
      <w:r w:rsidR="009F697B">
        <w:t xml:space="preserve"> GDD and for daylength than for flowering date </w:t>
      </w:r>
      <w:r w:rsidR="001D0ABE">
        <w:t xml:space="preserve">(binomial test </w:t>
      </w:r>
      <w:r w:rsidR="001D0ABE">
        <w:rPr>
          <w:i/>
          <w:iCs/>
        </w:rPr>
        <w:t xml:space="preserve">p </w:t>
      </w:r>
      <w:r w:rsidR="001D0ABE">
        <w:t>= 5.6e-07 and 1.8e-07).</w:t>
      </w:r>
      <w:r w:rsidR="009F697B">
        <w:t xml:space="preserve"> In both subpopulations, the</w:t>
      </w:r>
      <w:r w:rsidR="009041BB">
        <w:t xml:space="preserve"> top 100 SNPs were more significant </w:t>
      </w:r>
      <w:r w:rsidR="009F697B">
        <w:t xml:space="preserve">for flowering as a function of daylength than for flowering date (Gulf binomial test </w:t>
      </w:r>
      <w:r w:rsidR="009F697B">
        <w:rPr>
          <w:i/>
          <w:iCs/>
        </w:rPr>
        <w:t>p</w:t>
      </w:r>
      <w:r w:rsidR="009F697B">
        <w:t xml:space="preserve"> = 0.003; Midwest binomial test </w:t>
      </w:r>
      <w:r w:rsidR="009F697B">
        <w:rPr>
          <w:i/>
          <w:iCs/>
        </w:rPr>
        <w:t>p</w:t>
      </w:r>
      <w:r w:rsidR="009F697B">
        <w:t xml:space="preserve"> = 2.2e-16), but </w:t>
      </w:r>
      <w:r w:rsidR="009041BB">
        <w:t>were not significantly different</w:t>
      </w:r>
      <w:r w:rsidR="009F697B">
        <w:t xml:space="preserve"> for cumulative GDD</w:t>
      </w:r>
      <w:r w:rsidR="009041BB">
        <w:t xml:space="preserve"> and flowering date</w:t>
      </w:r>
      <w:r w:rsidR="009F697B">
        <w:t>.</w:t>
      </w:r>
    </w:p>
    <w:p w14:paraId="34421DEF" w14:textId="0839008B" w:rsidR="009F697B" w:rsidRDefault="009F697B" w:rsidP="009F697B">
      <w:r>
        <w:tab/>
        <w:t xml:space="preserve">We </w:t>
      </w:r>
      <w:r w:rsidR="00994DC4">
        <w:t>then</w:t>
      </w:r>
      <w:r>
        <w:t xml:space="preserve"> looked at associations within and across genetic subpopulations </w:t>
      </w:r>
      <w:r w:rsidR="00994DC4">
        <w:t>in Texas and the North, the home ranges of the Gulf and Midwest subpopulations, respectively.</w:t>
      </w:r>
      <w:r w:rsidR="00B629D6">
        <w:t xml:space="preserve"> Strikingly, across both subpopulations, flowering as a function of daylength had stronger associations in Texas, and flowering as a function of GDD had stronger associations in the North (Figure 2). </w:t>
      </w:r>
      <w:r w:rsidR="00994DC4">
        <w:t xml:space="preserve"> </w:t>
      </w:r>
      <w:r w:rsidR="00994DC4" w:rsidRPr="00994DC4">
        <w:rPr>
          <w:i/>
          <w:iCs/>
        </w:rPr>
        <w:t>(</w:t>
      </w:r>
      <w:r w:rsidR="00994DC4">
        <w:rPr>
          <w:i/>
          <w:iCs/>
        </w:rPr>
        <w:t xml:space="preserve">add </w:t>
      </w:r>
      <w:r w:rsidR="00994DC4" w:rsidRPr="00994DC4">
        <w:rPr>
          <w:i/>
          <w:iCs/>
        </w:rPr>
        <w:t>sentences about FL50 vs weather-derived variables</w:t>
      </w:r>
      <w:r w:rsidR="00994DC4">
        <w:rPr>
          <w:i/>
          <w:iCs/>
        </w:rPr>
        <w:t xml:space="preserve"> and binomial tests here</w:t>
      </w:r>
      <w:r w:rsidR="00994DC4" w:rsidRPr="00994DC4">
        <w:rPr>
          <w:i/>
          <w:iCs/>
        </w:rPr>
        <w:t>).</w:t>
      </w:r>
      <w:r>
        <w:t xml:space="preserve"> </w:t>
      </w:r>
    </w:p>
    <w:p w14:paraId="57DDF56C" w14:textId="46BBB7B1" w:rsidR="00B629D6" w:rsidRDefault="00CF5E93" w:rsidP="009F697B">
      <w:r>
        <w:tab/>
        <w:t>Numerous 20kb regions had associations above a 10% FDR in multiple flowering GWAS: 22 had associations in five or more GWAS</w:t>
      </w:r>
      <w:r w:rsidR="00B629D6">
        <w:t xml:space="preserve"> (Figure 2)</w:t>
      </w:r>
      <w:r>
        <w:t xml:space="preserve">. </w:t>
      </w:r>
      <w:r w:rsidR="009721BC">
        <w:t xml:space="preserve">Though many of these overlaps were no doubt caused by GWAS on highly correlated phenotypic measurements and overlapping site or genotype sets, these regions may still underlie consistent genetic effects detectable across the species’ natural range. </w:t>
      </w:r>
      <w:r w:rsidR="00B629D6">
        <w:t>The majority affected both phenotypes across both subpopulations and in the Gulf subpopulation, at all eight common gardens and at the Texas gardens.  Exceptions included Chr03K</w:t>
      </w:r>
      <w:r w:rsidR="00610170">
        <w:t xml:space="preserve"> at 37.53Mb</w:t>
      </w:r>
      <w:r w:rsidR="00B629D6">
        <w:t xml:space="preserve">, which </w:t>
      </w:r>
      <w:r w:rsidR="00610170">
        <w:t>was also significant for</w:t>
      </w:r>
      <w:r w:rsidR="00B629D6">
        <w:t xml:space="preserve"> the Midwest subpopulation at the Texas gardens</w:t>
      </w:r>
      <w:r w:rsidR="00610170">
        <w:t xml:space="preserve">; Chr05N at 64.86 Mb, which was significant </w:t>
      </w:r>
      <w:r w:rsidR="00221FC8">
        <w:t xml:space="preserve">across subpopulations </w:t>
      </w:r>
      <w:r w:rsidR="00610170">
        <w:t xml:space="preserve">at all three sets of gardens; </w:t>
      </w:r>
      <w:r w:rsidR="00B629D6">
        <w:t xml:space="preserve">Chr06K at 36.38Mb, which </w:t>
      </w:r>
      <w:r w:rsidR="00610170">
        <w:t>was significant for the</w:t>
      </w:r>
      <w:r w:rsidR="00B629D6">
        <w:t xml:space="preserve"> Midwest subpopulation at all eight gardens</w:t>
      </w:r>
      <w:r w:rsidR="001C56C3">
        <w:t xml:space="preserve"> and</w:t>
      </w:r>
      <w:r w:rsidR="00B629D6">
        <w:t xml:space="preserve"> the North gardens; </w:t>
      </w:r>
      <w:r w:rsidR="001C56C3">
        <w:t xml:space="preserve">Chr08N at 28.50 Mb, which affected daylength for all three </w:t>
      </w:r>
      <w:r w:rsidR="00221FC8">
        <w:t>population sets</w:t>
      </w:r>
      <w:r w:rsidR="001C56C3">
        <w:t xml:space="preserve"> in the North gardens; and </w:t>
      </w:r>
      <w:r w:rsidR="00B629D6">
        <w:t>Chr09N</w:t>
      </w:r>
      <w:r w:rsidR="001C56C3">
        <w:t xml:space="preserve"> at 16.48 Mb</w:t>
      </w:r>
      <w:r w:rsidR="00B629D6">
        <w:t xml:space="preserve">, which </w:t>
      </w:r>
      <w:r w:rsidR="001C56C3">
        <w:t>was significant</w:t>
      </w:r>
      <w:r w:rsidR="00B629D6">
        <w:t xml:space="preserve"> </w:t>
      </w:r>
      <w:r w:rsidR="001C56C3">
        <w:t xml:space="preserve">across subpopulations </w:t>
      </w:r>
      <w:r w:rsidR="00B629D6">
        <w:t>at all three sets of gardens</w:t>
      </w:r>
      <w:r w:rsidR="00221FC8">
        <w:t>.</w:t>
      </w:r>
    </w:p>
    <w:p w14:paraId="5B71B50E" w14:textId="45A4D885" w:rsidR="00804FBF" w:rsidRPr="000B6DF9" w:rsidRDefault="00221FC8" w:rsidP="007500CC">
      <w:pPr>
        <w:rPr>
          <w:i/>
          <w:iCs/>
        </w:rPr>
      </w:pPr>
      <w:r>
        <w:rPr>
          <w:noProof/>
        </w:rPr>
        <w:lastRenderedPageBreak/>
        <w:drawing>
          <wp:anchor distT="0" distB="0" distL="114300" distR="114300" simplePos="0" relativeHeight="251683840" behindDoc="0" locked="0" layoutInCell="1" allowOverlap="1" wp14:anchorId="34CCDFD2" wp14:editId="60133B95">
            <wp:simplePos x="0" y="0"/>
            <wp:positionH relativeFrom="margin">
              <wp:align>left</wp:align>
            </wp:positionH>
            <wp:positionV relativeFrom="paragraph">
              <wp:posOffset>944880</wp:posOffset>
            </wp:positionV>
            <wp:extent cx="4999355" cy="4999355"/>
            <wp:effectExtent l="0" t="0" r="0" b="0"/>
            <wp:wrapTopAndBottom/>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_BLUP_Combined_Manhattans_GDD_dyln_subpops_sites_by_subgenome_with_QTL_and_20kb_common_associa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99355" cy="4999355"/>
                    </a:xfrm>
                    <a:prstGeom prst="rect">
                      <a:avLst/>
                    </a:prstGeom>
                  </pic:spPr>
                </pic:pic>
              </a:graphicData>
            </a:graphic>
          </wp:anchor>
        </w:drawing>
      </w:r>
      <w:r w:rsidR="003E07FE" w:rsidRPr="000B6DF9">
        <w:rPr>
          <w:i/>
          <w:iCs/>
        </w:rPr>
        <w:t xml:space="preserve">Figure 2. </w:t>
      </w:r>
      <w:r w:rsidR="00804FBF" w:rsidRPr="000B6DF9">
        <w:rPr>
          <w:i/>
          <w:iCs/>
        </w:rPr>
        <w:t xml:space="preserve">Combined Manhattan plots </w:t>
      </w:r>
      <w:r w:rsidR="000B6DF9">
        <w:rPr>
          <w:i/>
          <w:iCs/>
        </w:rPr>
        <w:t>displaying</w:t>
      </w:r>
      <w:r w:rsidR="000B6DF9" w:rsidRPr="000B6DF9">
        <w:rPr>
          <w:i/>
          <w:iCs/>
        </w:rPr>
        <w:t xml:space="preserve"> associations above a 10% FDR </w:t>
      </w:r>
      <w:r w:rsidR="00804FBF" w:rsidRPr="000B6DF9">
        <w:rPr>
          <w:i/>
          <w:iCs/>
        </w:rPr>
        <w:t xml:space="preserve">for </w:t>
      </w:r>
      <w:r w:rsidR="00FE6443" w:rsidRPr="000B6DF9">
        <w:rPr>
          <w:i/>
          <w:iCs/>
        </w:rPr>
        <w:t>18</w:t>
      </w:r>
      <w:r w:rsidR="00804FBF" w:rsidRPr="000B6DF9">
        <w:rPr>
          <w:i/>
          <w:iCs/>
        </w:rPr>
        <w:t xml:space="preserve"> combinations of subpopulation, site subset, and weather-derived flowering phenotype. </w:t>
      </w:r>
      <w:r w:rsidR="00FE6443" w:rsidRPr="000B6DF9">
        <w:rPr>
          <w:i/>
          <w:iCs/>
        </w:rPr>
        <w:t>Black</w:t>
      </w:r>
      <w:r w:rsidR="00804FBF" w:rsidRPr="000B6DF9">
        <w:rPr>
          <w:i/>
          <w:iCs/>
        </w:rPr>
        <w:t xml:space="preserve"> vertical lines represent </w:t>
      </w:r>
      <w:r w:rsidR="00FE6443" w:rsidRPr="000B6DF9">
        <w:rPr>
          <w:i/>
          <w:iCs/>
        </w:rPr>
        <w:t>2</w:t>
      </w:r>
      <w:r w:rsidR="00804FBF" w:rsidRPr="000B6DF9">
        <w:rPr>
          <w:i/>
          <w:iCs/>
        </w:rPr>
        <w:t xml:space="preserve">0kb regions </w:t>
      </w:r>
      <w:r w:rsidR="007471DB">
        <w:rPr>
          <w:i/>
          <w:iCs/>
        </w:rPr>
        <w:t>with</w:t>
      </w:r>
      <w:r w:rsidR="00804FBF" w:rsidRPr="000B6DF9">
        <w:rPr>
          <w:i/>
          <w:iCs/>
        </w:rPr>
        <w:t xml:space="preserve"> associations above a 10% FDR for </w:t>
      </w:r>
      <w:r w:rsidR="00FE6443" w:rsidRPr="000B6DF9">
        <w:rPr>
          <w:i/>
          <w:iCs/>
        </w:rPr>
        <w:t>five</w:t>
      </w:r>
      <w:r w:rsidR="00804FBF" w:rsidRPr="000B6DF9">
        <w:rPr>
          <w:i/>
          <w:iCs/>
        </w:rPr>
        <w:t xml:space="preserve"> or more of these </w:t>
      </w:r>
      <w:r w:rsidR="00FE6443" w:rsidRPr="000B6DF9">
        <w:rPr>
          <w:i/>
          <w:iCs/>
        </w:rPr>
        <w:t>18</w:t>
      </w:r>
      <w:r w:rsidR="00804FBF" w:rsidRPr="000B6DF9">
        <w:rPr>
          <w:i/>
          <w:iCs/>
        </w:rPr>
        <w:t xml:space="preserve"> GWAS. </w:t>
      </w:r>
      <w:r w:rsidR="001B173C" w:rsidRPr="000B6DF9">
        <w:rPr>
          <w:i/>
          <w:iCs/>
        </w:rPr>
        <w:t xml:space="preserve">Colored boxes indicate significant QTL intervals in the </w:t>
      </w:r>
      <w:proofErr w:type="spellStart"/>
      <w:r w:rsidR="001B173C" w:rsidRPr="000B6DF9">
        <w:rPr>
          <w:i/>
          <w:iCs/>
        </w:rPr>
        <w:t>fourway</w:t>
      </w:r>
      <w:proofErr w:type="spellEnd"/>
      <w:r w:rsidR="001B173C" w:rsidRPr="000B6DF9">
        <w:rPr>
          <w:i/>
          <w:iCs/>
        </w:rPr>
        <w:t xml:space="preserve"> cross (with less than a 1.5 LOD drop, see also figure …X). </w:t>
      </w:r>
      <w:r w:rsidR="00804FBF" w:rsidRPr="000B6DF9">
        <w:rPr>
          <w:i/>
          <w:iCs/>
        </w:rPr>
        <w:t xml:space="preserve">Dashed horizontal line represents the Bonferroni threshold.  </w:t>
      </w:r>
    </w:p>
    <w:p w14:paraId="5A6038F3" w14:textId="77777777" w:rsidR="00221FC8" w:rsidRDefault="00221FC8" w:rsidP="00221FC8">
      <w:pPr>
        <w:rPr>
          <w:i/>
          <w:iCs/>
        </w:rPr>
      </w:pPr>
    </w:p>
    <w:p w14:paraId="4CA21426" w14:textId="41C2C106" w:rsidR="00221FC8" w:rsidRPr="00F4170F" w:rsidRDefault="00221FC8" w:rsidP="00221FC8">
      <w:pPr>
        <w:rPr>
          <w:i/>
          <w:iCs/>
        </w:rPr>
      </w:pPr>
      <w:r>
        <w:rPr>
          <w:i/>
          <w:iCs/>
        </w:rPr>
        <w:t xml:space="preserve">Confirmation of genetic effects using a </w:t>
      </w:r>
      <w:proofErr w:type="spellStart"/>
      <w:r>
        <w:rPr>
          <w:i/>
          <w:iCs/>
        </w:rPr>
        <w:t>fourway</w:t>
      </w:r>
      <w:proofErr w:type="spellEnd"/>
      <w:r>
        <w:rPr>
          <w:i/>
          <w:iCs/>
        </w:rPr>
        <w:t xml:space="preserve"> cross </w:t>
      </w:r>
    </w:p>
    <w:p w14:paraId="4527B641" w14:textId="5016C768" w:rsidR="00C67A36" w:rsidRDefault="00D25049" w:rsidP="00C67A36">
      <w:pPr>
        <w:ind w:firstLine="720"/>
      </w:pPr>
      <w:r>
        <w:t>To confirm candidate</w:t>
      </w:r>
      <w:r w:rsidR="00C67A36">
        <w:t xml:space="preserve"> genomic regions and allelic effects underlying the </w:t>
      </w:r>
      <w:r>
        <w:t>flowering</w:t>
      </w:r>
      <w:r w:rsidR="00C67A36">
        <w:t xml:space="preserve"> responses in the</w:t>
      </w:r>
      <w:r>
        <w:t xml:space="preserve"> Gulf and Midwest</w:t>
      </w:r>
      <w:r w:rsidR="00C67A36">
        <w:t xml:space="preserve">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individuals, AP13xDAC, and the two late flowering individuals, WBCxVS16. We then clonally propagated and planted the four parents, the two F1 individuals (AP13xDAC, and VS16xWBC), and 801 F2 individuals at eight field sites, then recorded </w:t>
      </w:r>
      <w:proofErr w:type="spellStart"/>
      <w:r w:rsidR="00C67A36">
        <w:t>greenup</w:t>
      </w:r>
      <w:proofErr w:type="spellEnd"/>
      <w:r w:rsidR="00C67A36">
        <w:t xml:space="preserve"> and flowering date for the 2016-2019 seasons.</w:t>
      </w:r>
    </w:p>
    <w:p w14:paraId="1F87C4E4" w14:textId="6E1156FC" w:rsidR="00C67A36" w:rsidRDefault="00D25049" w:rsidP="00C67A36">
      <w:pPr>
        <w:ind w:firstLine="720"/>
      </w:pPr>
      <w:r>
        <w:lastRenderedPageBreak/>
        <w:t>To look for dominance in flowering cues, w</w:t>
      </w:r>
      <w:r w:rsidR="00C67A36">
        <w:t>e compared the 2019 flowering dates of F1 individuals to the</w:t>
      </w:r>
      <w:r w:rsidR="005F584E">
        <w:t xml:space="preserve"> </w:t>
      </w:r>
      <w:proofErr w:type="spellStart"/>
      <w:r w:rsidR="005F584E">
        <w:t>fourway</w:t>
      </w:r>
      <w:proofErr w:type="spellEnd"/>
      <w:r w:rsidR="00C67A36">
        <w:t xml:space="preserve"> parents and the diversity panel. Though </w:t>
      </w:r>
      <w:r>
        <w:t xml:space="preserve">the two F1 crosses differed in flowering date by </w:t>
      </w:r>
      <w:r w:rsidR="00C67A36">
        <w:t>17 days</w:t>
      </w:r>
      <w:r>
        <w:t xml:space="preserve"> on average</w:t>
      </w:r>
      <w:r w:rsidR="00C67A36">
        <w:t>, all F1 individuals flowered at similar dates as the Midwest parents each year, and as Midwest subpopulation individuals in general (</w:t>
      </w:r>
      <w:r w:rsidR="00795EC4">
        <w:t>Supplementary Figure X</w:t>
      </w:r>
      <w:r w:rsidR="00C67A36">
        <w:t xml:space="preserve">; early and late F1s flowered 8.1 +/- 8.1 and 7.9 +/- 13.3 days behind their F0 parents. </w:t>
      </w:r>
    </w:p>
    <w:p w14:paraId="10E44682" w14:textId="0AC118A1" w:rsidR="00795EC4" w:rsidRDefault="00D25049" w:rsidP="007A4790">
      <w:pPr>
        <w:ind w:firstLine="720"/>
      </w:pPr>
      <w:r>
        <w:t xml:space="preserve">To confirm associations for genetic BLUPs for flowering in our diversity panel, we </w:t>
      </w:r>
      <w:r w:rsidR="00BF33D7">
        <w:t xml:space="preserve">conducted QTL mapping of </w:t>
      </w:r>
      <w:proofErr w:type="spellStart"/>
      <w:r w:rsidR="00BF33D7">
        <w:t>greenup</w:t>
      </w:r>
      <w:proofErr w:type="spellEnd"/>
      <w:r w:rsidR="00BF33D7">
        <w:t xml:space="preserve"> and flowering in 2019 for seven common gardens. </w:t>
      </w:r>
      <w:r w:rsidR="00795EC4">
        <w:t>We</w:t>
      </w:r>
      <w:r w:rsidR="00BF33D7">
        <w:t xml:space="preserve"> again</w:t>
      </w:r>
      <w:r w:rsidR="00795EC4">
        <w:t xml:space="preserve"> </w:t>
      </w:r>
      <w:r w:rsidR="00BF33D7">
        <w:t>analyzed flowering in three ways</w:t>
      </w:r>
      <w:r w:rsidR="00795EC4">
        <w:t xml:space="preserve">: as a function of Julian date (‘flowering date’), as a function of cumulative GDD between </w:t>
      </w:r>
      <w:proofErr w:type="spellStart"/>
      <w:r w:rsidR="00795EC4">
        <w:t>greenup</w:t>
      </w:r>
      <w:proofErr w:type="spellEnd"/>
      <w:r w:rsidR="00795EC4">
        <w:t xml:space="preserve"> and flowering (‘flowering GDD’)</w:t>
      </w:r>
      <w:r w:rsidR="00547513">
        <w:t xml:space="preserve">, and as a function of daylength at flowering </w:t>
      </w:r>
      <w:r w:rsidR="00C87644">
        <w:t>(‘flowering daylength’)</w:t>
      </w:r>
      <w:r w:rsidR="00795EC4">
        <w:t xml:space="preserve">. There were no significant QTL for </w:t>
      </w:r>
      <w:proofErr w:type="spellStart"/>
      <w:r w:rsidR="00795EC4">
        <w:t>greenup</w:t>
      </w:r>
      <w:proofErr w:type="spellEnd"/>
      <w:r w:rsidR="00795EC4">
        <w:t>.</w:t>
      </w:r>
      <w:r w:rsidR="00547513">
        <w:t xml:space="preserve"> </w:t>
      </w:r>
      <w:r w:rsidR="00795EC4">
        <w:t>There were eight QTL for flowering date</w:t>
      </w:r>
      <w:r w:rsidR="00A447C6">
        <w:t xml:space="preserve"> and </w:t>
      </w:r>
      <w:r w:rsidR="00795EC4">
        <w:t xml:space="preserve">five QTL for flowering GDD, </w:t>
      </w:r>
      <w:r w:rsidR="00547513">
        <w:t>three</w:t>
      </w:r>
      <w:r w:rsidR="00795EC4">
        <w:t xml:space="preserve"> of which overlapped with QTL for flowering date</w:t>
      </w:r>
      <w:r w:rsidR="00547513">
        <w:t>. There were ten QTL for flowerin</w:t>
      </w:r>
      <w:r w:rsidR="00A447C6">
        <w:t>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or daylength change in seconds…) had higher explanatory power than flowering date for the majority of QTL.  The most significant QTL were on Chr02N, Chr04K, and two positions on Chr05N. Of these strongest four QTL, all but the QTL on Chr02N had consistent associations in five or more GWAS on genetic BLUPs</w:t>
      </w:r>
      <w:r w:rsidR="00CD7BC2">
        <w:t xml:space="preserve"> (Figure 2)</w:t>
      </w:r>
      <w:r w:rsidR="00A447C6">
        <w:t xml:space="preserve">. Of the smaller QTL, the QTL </w:t>
      </w:r>
      <w:r w:rsidR="00CD7BC2">
        <w:t xml:space="preserve">for flowering daylength </w:t>
      </w:r>
      <w:r w:rsidR="00A447C6">
        <w:t>on Chr</w:t>
      </w:r>
      <w:r w:rsidR="00CD7BC2">
        <w:t xml:space="preserve">02K, and the QTL for flowering daylength on Chr09N overlapped with the 20kb interval with consistent associations in five or more GWAS on genetic BLUPs. Thus, we confirmed </w:t>
      </w:r>
      <w:r w:rsidR="00814EBF">
        <w:t>that five genomic regions with consistent genetic associations also had</w:t>
      </w:r>
      <w:r w:rsidR="00CD7BC2">
        <w:t xml:space="preserve"> effects on flowering </w:t>
      </w:r>
      <w:r w:rsidR="00814EBF">
        <w:t xml:space="preserve">in a </w:t>
      </w:r>
      <w:proofErr w:type="spellStart"/>
      <w:r w:rsidR="00CD7BC2">
        <w:t>fourway</w:t>
      </w:r>
      <w:proofErr w:type="spellEnd"/>
      <w:r w:rsidR="00CD7BC2">
        <w:t xml:space="preserve"> cross </w:t>
      </w:r>
      <w:r w:rsidR="00181B79">
        <w:t xml:space="preserve">F2 </w:t>
      </w:r>
      <w:r w:rsidR="00D40C86">
        <w:t xml:space="preserve">mapping </w:t>
      </w:r>
      <w:r w:rsidR="00CD7BC2">
        <w:t>population</w:t>
      </w:r>
      <w:r w:rsidR="00814EBF">
        <w:t xml:space="preserve"> created from individuals from the same populations</w:t>
      </w:r>
      <w:r w:rsidR="00CD7BC2">
        <w:t>.</w:t>
      </w:r>
    </w:p>
    <w:p w14:paraId="3FD50B3D" w14:textId="77777777" w:rsidR="00795EC4" w:rsidRDefault="00795EC4" w:rsidP="007500CC"/>
    <w:p w14:paraId="24A1D011" w14:textId="75B5B284" w:rsidR="004A5825" w:rsidRDefault="004A5825" w:rsidP="007500CC">
      <w:pPr>
        <w:rPr>
          <w:i/>
          <w:iCs/>
        </w:rPr>
      </w:pPr>
      <w:r w:rsidRPr="004A5825">
        <w:rPr>
          <w:i/>
          <w:iCs/>
        </w:rPr>
        <w:t>Genotype-by-environment effects of flowering as functions of environmental cues</w:t>
      </w:r>
    </w:p>
    <w:p w14:paraId="10B3767B" w14:textId="3733415B" w:rsidR="003B3194" w:rsidRDefault="001950CC" w:rsidP="001950CC">
      <w:pPr>
        <w:rPr>
          <w:i/>
          <w:iCs/>
        </w:rPr>
      </w:pPr>
      <w:r>
        <w:tab/>
        <w:t xml:space="preserve">Our analysis of G and GxE across our eight common gardens and two genetic subpopulations suggested the presence of GxE for rainfall, GDD, and photoperiod cues for flowering, for which variation is more visible outside of each subpopulations’ native range. To evaluate GxE, we analyzed flowering in </w:t>
      </w:r>
      <w:r w:rsidR="00E13D1F">
        <w:t>five</w:t>
      </w:r>
      <w:r>
        <w:t xml:space="preserve"> ways: as a function of daylength at flowering (‘flowering daylength’),</w:t>
      </w:r>
      <w:r w:rsidR="00831D3F">
        <w:t xml:space="preserve"> as a function of daylength change</w:t>
      </w:r>
      <w:r w:rsidR="00197C10">
        <w:t xml:space="preserve"> from the previous day</w:t>
      </w:r>
      <w:r w:rsidR="0065684F">
        <w:t xml:space="preserve"> on the day of</w:t>
      </w:r>
      <w:r w:rsidR="00831D3F">
        <w:t xml:space="preserve"> flowering (‘flowering daylength change’)</w:t>
      </w:r>
      <w:r>
        <w:t xml:space="preserve"> as a function of cumulative GDD between </w:t>
      </w:r>
      <w:proofErr w:type="spellStart"/>
      <w:r>
        <w:t>greenup</w:t>
      </w:r>
      <w:proofErr w:type="spellEnd"/>
      <w:r>
        <w:t xml:space="preserve"> and flowering (‘flowering GDD’), as a function of rainfall on the day of flowering (‘flowering rainfall’), and as a function </w:t>
      </w:r>
      <w:r w:rsidR="00BC148D">
        <w:t xml:space="preserve">of </w:t>
      </w:r>
      <w:r w:rsidR="00F52223">
        <w:t xml:space="preserve">rainfall between </w:t>
      </w:r>
      <w:proofErr w:type="spellStart"/>
      <w:r w:rsidR="00F52223">
        <w:t>greenup</w:t>
      </w:r>
      <w:proofErr w:type="spellEnd"/>
      <w:r w:rsidR="00F52223">
        <w:t xml:space="preserve"> and flowering</w:t>
      </w:r>
      <w:r w:rsidR="00333E00">
        <w:t xml:space="preserve"> (‘cumulative rainfall’)</w:t>
      </w:r>
      <w:r w:rsidR="003B3194">
        <w:t>. To do this, we conducted univariate GWAS at each common garden</w:t>
      </w:r>
      <w:r w:rsidR="00607891">
        <w:t xml:space="preserve"> </w:t>
      </w:r>
      <w:r w:rsidR="009B2954">
        <w:t>for these flowering functions,</w:t>
      </w:r>
      <w:r w:rsidR="003B3194">
        <w:t xml:space="preserve"> then analyzed the allelic effects of unlinked SNPs across common garden sites for the top XK SNPs using mash</w:t>
      </w:r>
      <w:r w:rsidR="00157484">
        <w:t xml:space="preserve">. </w:t>
      </w:r>
      <w:r w:rsidR="00157484" w:rsidRPr="00157484">
        <w:rPr>
          <w:i/>
          <w:iCs/>
        </w:rPr>
        <w:t>(sentence talking about the use of mash).</w:t>
      </w:r>
    </w:p>
    <w:p w14:paraId="445F0584" w14:textId="77777777" w:rsidR="00227B6C" w:rsidRDefault="00227B6C" w:rsidP="001950CC"/>
    <w:p w14:paraId="6BE8A8CE" w14:textId="0AA98D17" w:rsidR="00F52223" w:rsidRPr="00F52223" w:rsidRDefault="00F52223" w:rsidP="007500CC">
      <w:pPr>
        <w:rPr>
          <w:i/>
          <w:iCs/>
        </w:rPr>
      </w:pPr>
      <w:r>
        <w:rPr>
          <w:i/>
          <w:iCs/>
        </w:rPr>
        <w:t xml:space="preserve">Paragraph about GxE effects for flowering in the Gulf </w:t>
      </w:r>
      <w:proofErr w:type="spellStart"/>
      <w:r>
        <w:rPr>
          <w:i/>
          <w:iCs/>
        </w:rPr>
        <w:t>subpop</w:t>
      </w:r>
      <w:proofErr w:type="spellEnd"/>
    </w:p>
    <w:p w14:paraId="16928E1A" w14:textId="4A43D3E7" w:rsidR="00F52223" w:rsidRPr="00F52223" w:rsidRDefault="00F52223" w:rsidP="00F52223">
      <w:pPr>
        <w:rPr>
          <w:i/>
          <w:iCs/>
        </w:rPr>
      </w:pPr>
      <w:r>
        <w:rPr>
          <w:i/>
          <w:iCs/>
        </w:rPr>
        <w:t xml:space="preserve">Paragraph about GxE effects for flowering in the Midwest </w:t>
      </w:r>
      <w:proofErr w:type="spellStart"/>
      <w:r>
        <w:rPr>
          <w:i/>
          <w:iCs/>
        </w:rPr>
        <w:t>subpop</w:t>
      </w:r>
      <w:proofErr w:type="spellEnd"/>
    </w:p>
    <w:p w14:paraId="43EEB2B9" w14:textId="1F8916DA" w:rsidR="00816D45" w:rsidRDefault="00816D45" w:rsidP="00816D45">
      <w:pPr>
        <w:rPr>
          <w:i/>
          <w:iCs/>
        </w:rPr>
      </w:pPr>
      <w:r>
        <w:rPr>
          <w:i/>
          <w:iCs/>
        </w:rPr>
        <w:t xml:space="preserve">Paragraph about GxE effects for flowering in both </w:t>
      </w:r>
      <w:proofErr w:type="spellStart"/>
      <w:r>
        <w:rPr>
          <w:i/>
          <w:iCs/>
        </w:rPr>
        <w:t>subpops</w:t>
      </w:r>
      <w:proofErr w:type="spellEnd"/>
      <w:r>
        <w:rPr>
          <w:i/>
          <w:iCs/>
        </w:rPr>
        <w:t>?</w:t>
      </w:r>
    </w:p>
    <w:p w14:paraId="6DA60475" w14:textId="54E2F977" w:rsidR="00816D45" w:rsidRDefault="00816D45" w:rsidP="00816D45">
      <w:pPr>
        <w:rPr>
          <w:i/>
          <w:iCs/>
        </w:rPr>
      </w:pPr>
      <w:r>
        <w:rPr>
          <w:i/>
          <w:iCs/>
        </w:rPr>
        <w:t>Overlap between these GxE effects? There isn’t much, I assume?</w:t>
      </w:r>
    </w:p>
    <w:p w14:paraId="4A5E47F0" w14:textId="1DFAAF36" w:rsidR="008F24FF" w:rsidRPr="00F4170F" w:rsidRDefault="008F24FF" w:rsidP="008F24FF">
      <w:pPr>
        <w:rPr>
          <w:i/>
          <w:iCs/>
        </w:rPr>
      </w:pPr>
      <w:r>
        <w:rPr>
          <w:i/>
          <w:iCs/>
        </w:rPr>
        <w:lastRenderedPageBreak/>
        <w:t xml:space="preserve">Confirmation of genotype-by environment effects using a </w:t>
      </w:r>
      <w:proofErr w:type="spellStart"/>
      <w:r>
        <w:rPr>
          <w:i/>
          <w:iCs/>
        </w:rPr>
        <w:t>fourway</w:t>
      </w:r>
      <w:proofErr w:type="spellEnd"/>
      <w:r>
        <w:rPr>
          <w:i/>
          <w:iCs/>
        </w:rPr>
        <w:t xml:space="preserve"> cross </w:t>
      </w:r>
    </w:p>
    <w:p w14:paraId="7050BBE6" w14:textId="77777777" w:rsidR="006E31FC" w:rsidRDefault="006E31FC" w:rsidP="006E31FC">
      <w:pPr>
        <w:ind w:firstLine="720"/>
      </w:pPr>
      <w:r>
        <w:t xml:space="preserve">All eight QTL for flowering date exhibited significant GxE between common garden sites. Our cross design allowed us to estimate allelic effects of alleles from all four parents as contrasts of alleles in the F1 individuals. In the early flowering allele set, </w:t>
      </w:r>
      <w:proofErr w:type="spellStart"/>
      <w:r>
        <w:t>AxB</w:t>
      </w:r>
      <w:proofErr w:type="spellEnd"/>
      <w:r>
        <w:t xml:space="preserve">, at TX2, five of eight lowland alleles delayed flowering date. In the </w:t>
      </w:r>
      <w:proofErr w:type="spellStart"/>
      <w:r>
        <w:t>CxD</w:t>
      </w:r>
      <w:proofErr w:type="spellEnd"/>
      <w:r>
        <w:t xml:space="preserve"> cross at TX2, four of eight lowland alleles delayed flowering date – four of the same five regions that delayed flowering date in the </w:t>
      </w:r>
      <w:proofErr w:type="spellStart"/>
      <w:r>
        <w:t>AxB</w:t>
      </w:r>
      <w:proofErr w:type="spellEnd"/>
      <w:r>
        <w:t xml:space="preserve">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site by QTL combinations for the </w:t>
      </w:r>
      <w:proofErr w:type="spellStart"/>
      <w:r>
        <w:t>AxB</w:t>
      </w:r>
      <w:proofErr w:type="spellEnd"/>
      <w:r>
        <w:t xml:space="preserve"> early flowering alleles, the Midwest allele was accelerating flowering by reducing flowering date. For 17 site by QTL combinations for the </w:t>
      </w:r>
      <w:proofErr w:type="spellStart"/>
      <w:r>
        <w:t>CxD</w:t>
      </w:r>
      <w:proofErr w:type="spellEnd"/>
      <w:r>
        <w:t xml:space="preserve">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14:paraId="6445628F" w14:textId="77777777" w:rsidR="006E31FC" w:rsidRDefault="006E31FC" w:rsidP="006E31FC">
      <w:pPr>
        <w:ind w:firstLine="720"/>
      </w:pPr>
      <w:r>
        <w:t xml:space="preserve">All five QTL for flowering GDD exhibited significant GxE between common garden sites. In the early flowering allele set, 27 </w:t>
      </w:r>
      <w:proofErr w:type="spellStart"/>
      <w:r>
        <w:t>AxB</w:t>
      </w:r>
      <w:proofErr w:type="spellEnd"/>
      <w:r>
        <w:t xml:space="preserve"> alleles accelerated flowering by decreasing the GDD required for flowering, while 20 </w:t>
      </w:r>
      <w:proofErr w:type="spellStart"/>
      <w:r>
        <w:t>CxD</w:t>
      </w:r>
      <w:proofErr w:type="spellEnd"/>
      <w:r>
        <w:t xml:space="preserve"> alleles accelerating flowering by decreasing GDD. No alleles delayed flowering at the northern five sites, but at TX2, four alleles accelerated flowering and two decelerated it in the </w:t>
      </w:r>
      <w:proofErr w:type="spellStart"/>
      <w:r>
        <w:t>AxB</w:t>
      </w:r>
      <w:proofErr w:type="spellEnd"/>
      <w:r>
        <w:t xml:space="preserve"> cross, while four accelerated it in the </w:t>
      </w:r>
      <w:proofErr w:type="spellStart"/>
      <w:r>
        <w:t>CxD</w:t>
      </w:r>
      <w:proofErr w:type="spellEnd"/>
      <w:r>
        <w:t xml:space="preserve"> cross. At TX1, two accelerated flowering by decreasing GDD requirements in the </w:t>
      </w:r>
      <w:proofErr w:type="spellStart"/>
      <w:r>
        <w:t>AxB</w:t>
      </w:r>
      <w:proofErr w:type="spellEnd"/>
      <w:r>
        <w:t xml:space="preserve"> cross, and two decelerated it, while only one allele accelerated flowering at TX1 in the </w:t>
      </w:r>
      <w:proofErr w:type="spellStart"/>
      <w:r>
        <w:t>CxD</w:t>
      </w:r>
      <w:proofErr w:type="spellEnd"/>
      <w:r>
        <w:t xml:space="preserve"> cross. In general, Kingsville (TX1) is a marked departure from the temperate climates of the other common gardens. Heritability for flowering was lowest at TX1 in the </w:t>
      </w:r>
      <w:proofErr w:type="spellStart"/>
      <w:r>
        <w:t>fourway</w:t>
      </w:r>
      <w:proofErr w:type="spellEnd"/>
      <w:r>
        <w:t xml:space="preserve"> cross (Supplementary Figure X), indicating a larger effect of environment on phenotypic variance at this site.</w:t>
      </w:r>
    </w:p>
    <w:p w14:paraId="5BDE0ACA" w14:textId="77777777" w:rsidR="006E31FC" w:rsidRPr="00F52223" w:rsidRDefault="006E31FC" w:rsidP="00816D45">
      <w:pPr>
        <w:rPr>
          <w:i/>
          <w:iCs/>
        </w:rPr>
      </w:pPr>
    </w:p>
    <w:p w14:paraId="043EF42E" w14:textId="77777777" w:rsidR="003B3194" w:rsidRDefault="003B3194" w:rsidP="00F52223">
      <w:pPr>
        <w:rPr>
          <w:i/>
          <w:iCs/>
        </w:rPr>
      </w:pPr>
    </w:p>
    <w:p w14:paraId="6D5294F0" w14:textId="18D10E0E" w:rsidR="00020495" w:rsidRPr="007500CC" w:rsidRDefault="00795EC4" w:rsidP="007500CC">
      <w:pPr>
        <w:rPr>
          <w:i/>
          <w:iCs/>
        </w:rPr>
      </w:pPr>
      <w:r>
        <w:rPr>
          <w:noProof/>
        </w:rPr>
        <w:lastRenderedPageBreak/>
        <w:drawing>
          <wp:anchor distT="0" distB="0" distL="114300" distR="114300" simplePos="0" relativeHeight="251691008" behindDoc="0" locked="0" layoutInCell="1" allowOverlap="1" wp14:anchorId="2714E2CA" wp14:editId="674D1F98">
            <wp:simplePos x="0" y="0"/>
            <wp:positionH relativeFrom="margin">
              <wp:posOffset>0</wp:posOffset>
            </wp:positionH>
            <wp:positionV relativeFrom="paragraph">
              <wp:posOffset>28448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251612CA" w14:textId="5909766C" w:rsidR="00795EC4" w:rsidRDefault="00795EC4" w:rsidP="0047633C">
      <w:pPr>
        <w:rPr>
          <w:b/>
          <w:bCs/>
        </w:rPr>
      </w:pPr>
      <w:r>
        <w:rPr>
          <w:noProof/>
        </w:rPr>
        <w:drawing>
          <wp:anchor distT="0" distB="0" distL="114300" distR="114300" simplePos="0" relativeHeight="251693056" behindDoc="0" locked="0" layoutInCell="1" allowOverlap="1" wp14:anchorId="5B10FAEE" wp14:editId="3577534E">
            <wp:simplePos x="0" y="0"/>
            <wp:positionH relativeFrom="margin">
              <wp:posOffset>0</wp:posOffset>
            </wp:positionH>
            <wp:positionV relativeFrom="paragraph">
              <wp:posOffset>270256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332978BB" w14:textId="77777777" w:rsidR="00795EC4" w:rsidRDefault="00795EC4" w:rsidP="0047633C">
      <w:pPr>
        <w:rPr>
          <w:b/>
          <w:bCs/>
        </w:rPr>
      </w:pPr>
    </w:p>
    <w:p w14:paraId="472626CD" w14:textId="37003EB7" w:rsidR="0047633C" w:rsidRDefault="00795EC4" w:rsidP="0047633C">
      <w:pPr>
        <w:rPr>
          <w:i/>
          <w:iCs/>
        </w:rPr>
      </w:pPr>
      <w:r>
        <w:rPr>
          <w:b/>
          <w:bCs/>
        </w:rPr>
        <w:t>Supplementary Figure X</w:t>
      </w:r>
      <w:r w:rsidR="0047633C" w:rsidRPr="0047633C">
        <w:rPr>
          <w:b/>
          <w:bCs/>
        </w:rPr>
        <w:t>.</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137FA951" w14:textId="226C005E" w:rsidR="00795EC4" w:rsidRDefault="00795EC4" w:rsidP="0047633C">
      <w:r w:rsidRPr="0047633C">
        <w:rPr>
          <w:i/>
          <w:iCs/>
          <w:noProof/>
        </w:rPr>
        <w:lastRenderedPageBreak/>
        <w:drawing>
          <wp:anchor distT="0" distB="0" distL="114300" distR="114300" simplePos="0" relativeHeight="251685888" behindDoc="0" locked="0" layoutInCell="1" allowOverlap="1" wp14:anchorId="21FFA673" wp14:editId="33F728F7">
            <wp:simplePos x="0" y="0"/>
            <wp:positionH relativeFrom="margin">
              <wp:posOffset>0</wp:posOffset>
            </wp:positionH>
            <wp:positionV relativeFrom="paragraph">
              <wp:posOffset>284480</wp:posOffset>
            </wp:positionV>
            <wp:extent cx="5943600" cy="3674745"/>
            <wp:effectExtent l="0" t="0" r="0" b="1905"/>
            <wp:wrapTopAndBottom/>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p>
    <w:p w14:paraId="646CA644" w14:textId="2456E0B4" w:rsidR="00113FD9" w:rsidRPr="00113FD9" w:rsidRDefault="00795EC4" w:rsidP="00113FD9">
      <w:pPr>
        <w:rPr>
          <w:i/>
          <w:iCs/>
        </w:rPr>
      </w:pPr>
      <w:r w:rsidRPr="00113FD9">
        <w:rPr>
          <w:b/>
          <w:bCs/>
          <w:noProof/>
        </w:rPr>
        <w:drawing>
          <wp:anchor distT="0" distB="0" distL="114300" distR="114300" simplePos="0" relativeHeight="251676672" behindDoc="0" locked="0" layoutInCell="1" allowOverlap="1" wp14:anchorId="5C8007DC" wp14:editId="0FEC27EA">
            <wp:simplePos x="0" y="0"/>
            <wp:positionH relativeFrom="margin">
              <wp:posOffset>0</wp:posOffset>
            </wp:positionH>
            <wp:positionV relativeFrom="paragraph">
              <wp:posOffset>553085</wp:posOffset>
            </wp:positionV>
            <wp:extent cx="5943600" cy="3674745"/>
            <wp:effectExtent l="0" t="0" r="0" b="1905"/>
            <wp:wrapTopAndBottom/>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113FD9" w:rsidRPr="00113FD9">
        <w:rPr>
          <w:b/>
          <w:bCs/>
        </w:rPr>
        <w:t>Figure 3.</w:t>
      </w:r>
      <w:r w:rsidR="00113FD9">
        <w:t xml:space="preserve"> </w:t>
      </w:r>
      <w:r w:rsidR="00113FD9">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E628AE7" w14:textId="00B78FAD" w:rsidR="001F7232" w:rsidRDefault="001F7232" w:rsidP="00DC1F5D">
      <w:pPr>
        <w:ind w:firstLine="720"/>
      </w:pPr>
    </w:p>
    <w:p w14:paraId="01264E4D" w14:textId="77777777" w:rsidR="00814EBF" w:rsidRDefault="00814EBF" w:rsidP="00814EBF">
      <w:r w:rsidRPr="001F7232">
        <w:rPr>
          <w:b/>
          <w:bCs/>
        </w:rPr>
        <w:t>Figure 4.</w:t>
      </w:r>
      <w:r>
        <w:t xml:space="preserve"> </w:t>
      </w:r>
      <w:r w:rsidRPr="001F7232">
        <w:rPr>
          <w:i/>
          <w:iCs/>
        </w:rPr>
        <w:t>Distribution of LOD scores by chromosome for flowering date and flowering GDD across 7 common gardens in 2019. Dashed lines indicate significance for the solid LOD lines of the same color.</w:t>
      </w:r>
    </w:p>
    <w:p w14:paraId="707C7FC7" w14:textId="344BFD81" w:rsidR="00A94451" w:rsidRDefault="00A94451"/>
    <w:p w14:paraId="7DC2DE5A" w14:textId="1306ECB1" w:rsidR="00872127" w:rsidRDefault="00872127"/>
    <w:p w14:paraId="4EC0CAD2" w14:textId="67EA5833" w:rsidR="00AE5D08" w:rsidRDefault="00AE5D0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didn’t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couldn’t detect in our </w:t>
      </w:r>
      <w:proofErr w:type="spellStart"/>
      <w:r>
        <w:t>fourway</w:t>
      </w:r>
      <w:proofErr w:type="spellEnd"/>
      <w:r>
        <w:t xml:space="preserve">? Particularly differences between Gulf alleles… maybe offer up Gulf specific </w:t>
      </w:r>
      <w:r>
        <w:lastRenderedPageBreak/>
        <w:t>GWAS/mash here. Or GWAS on any individual that is tetraploid and looks like it’s photoperiod sensitive – including some admixed and Atlantic individuals. As an idea.</w:t>
      </w:r>
    </w:p>
    <w:p w14:paraId="399F85D1" w14:textId="65452040" w:rsidR="00AC59C4" w:rsidRDefault="00AC59C4" w:rsidP="00866E58">
      <w:pPr>
        <w:pStyle w:val="ListParagraph"/>
        <w:numPr>
          <w:ilvl w:val="0"/>
          <w:numId w:val="2"/>
        </w:numPr>
      </w:pPr>
      <w:r>
        <w:t>Want to bring back discussion of environmental cues… may be able to lead in to this by talking about which subpopulations are segregating for these things.</w:t>
      </w:r>
    </w:p>
    <w:p w14:paraId="5495332A" w14:textId="77777777" w:rsidR="00E76EE1" w:rsidRDefault="00E76EE1" w:rsidP="00E76EE1">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During vegetative growth, switchgrass phenology is closely correlated with growing degree days (GDD), the cumulative mean daily temperature less a base temperature</w:t>
      </w:r>
      <w:bookmarkStart w:id="0" w:name="_Hlk41465404"/>
      <w:r>
        <w:t xml:space="preserve"> (</w:t>
      </w:r>
      <w:proofErr w:type="spellStart"/>
      <w:r>
        <w:t>Madakadze</w:t>
      </w:r>
      <w:proofErr w:type="spellEnd"/>
      <w:r>
        <w:t xml:space="preserve"> et al 1998c; Sanderson and Wolf, 1995a, 1995b).</w:t>
      </w:r>
      <w:bookmarkEnd w:id="0"/>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5C30913D" w:rsidR="00E76EE1" w:rsidRDefault="00E76EE1" w:rsidP="00E76EE1">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E76EE1">
      <w:r>
        <w:t xml:space="preserve">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w:t>
      </w:r>
      <w:proofErr w:type="spellStart"/>
      <w:r>
        <w:t>greenup</w:t>
      </w:r>
      <w:proofErr w:type="spellEnd"/>
      <w:r>
        <w:t xml:space="preserve">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1 gallon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 xml:space="preserve">Paragraph about how the phenotypes of </w:t>
      </w:r>
      <w:proofErr w:type="spellStart"/>
      <w:r w:rsidR="00C71E4E">
        <w:t>greenup</w:t>
      </w:r>
      <w:proofErr w:type="spellEnd"/>
      <w:r w:rsidR="00C71E4E">
        <w:t>,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 xml:space="preserve">Environmental functions for </w:t>
      </w:r>
      <w:proofErr w:type="spellStart"/>
      <w:r>
        <w:rPr>
          <w:i/>
          <w:iCs/>
        </w:rPr>
        <w:t>greenup</w:t>
      </w:r>
      <w:proofErr w:type="spellEnd"/>
      <w:r>
        <w:rPr>
          <w:i/>
          <w:iCs/>
        </w:rPr>
        <w:t xml:space="preserve">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 xml:space="preserve">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w:t>
      </w:r>
      <w:proofErr w:type="spellStart"/>
      <w:r>
        <w:t>greenup</w:t>
      </w:r>
      <w:proofErr w:type="spellEnd"/>
      <w:r>
        <w:t xml:space="preserve"> and flowering, the change in daylength from the previous day at flowering, and five measures of cumulative rainfall: cumulative rainfall between </w:t>
      </w:r>
      <w:proofErr w:type="spellStart"/>
      <w:r>
        <w:t>greenup</w:t>
      </w:r>
      <w:proofErr w:type="spellEnd"/>
      <w:r>
        <w:t xml:space="preserve">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w:t>
      </w:r>
      <w:proofErr w:type="spellStart"/>
      <w:r>
        <w:t>Kiniry</w:t>
      </w:r>
      <w:proofErr w:type="spellEnd"/>
      <w:r>
        <w:t xml:space="preserve">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proofErr w:type="spellStart"/>
      <w:r w:rsidRPr="002918DA">
        <w:rPr>
          <w:b/>
          <w:bCs/>
          <w:i/>
          <w:iCs/>
        </w:rPr>
        <w:t>Fourway</w:t>
      </w:r>
      <w:proofErr w:type="spellEnd"/>
      <w:r w:rsidRPr="002918DA">
        <w:rPr>
          <w:b/>
          <w:bCs/>
          <w:i/>
          <w:iCs/>
        </w:rPr>
        <w:t xml:space="preserve">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 xml:space="preserve">The formation of the </w:t>
      </w:r>
      <w:proofErr w:type="spellStart"/>
      <w:r w:rsidR="00607E2B">
        <w:t>fourway</w:t>
      </w:r>
      <w:proofErr w:type="spellEnd"/>
      <w:r w:rsidR="00607E2B">
        <w:t xml:space="preserve">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w:t>
      </w:r>
      <w:proofErr w:type="spellStart"/>
      <w:r>
        <w:rPr>
          <w:bCs/>
        </w:rPr>
        <w:t>greenup</w:t>
      </w:r>
      <w:proofErr w:type="spellEnd"/>
      <w:r>
        <w:rPr>
          <w:bCs/>
        </w:rPr>
        <w:t xml:space="preserve">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3"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9932F8">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9932F8">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9932F8">
        <w:trPr>
          <w:trHeight w:val="285"/>
        </w:trPr>
        <w:tc>
          <w:tcPr>
            <w:tcW w:w="2500" w:type="dxa"/>
            <w:noWrap/>
            <w:hideMark/>
          </w:tcPr>
          <w:p w14:paraId="73E29CEE"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9932F8">
        <w:trPr>
          <w:trHeight w:val="285"/>
        </w:trPr>
        <w:tc>
          <w:tcPr>
            <w:tcW w:w="2500" w:type="dxa"/>
            <w:noWrap/>
            <w:hideMark/>
          </w:tcPr>
          <w:p w14:paraId="2DAF3D8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9932F8">
        <w:trPr>
          <w:trHeight w:val="285"/>
        </w:trPr>
        <w:tc>
          <w:tcPr>
            <w:tcW w:w="2500" w:type="dxa"/>
            <w:noWrap/>
            <w:hideMark/>
          </w:tcPr>
          <w:p w14:paraId="2C8D02B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9932F8">
        <w:trPr>
          <w:trHeight w:val="285"/>
        </w:trPr>
        <w:tc>
          <w:tcPr>
            <w:tcW w:w="2500" w:type="dxa"/>
            <w:noWrap/>
            <w:hideMark/>
          </w:tcPr>
          <w:p w14:paraId="023CCB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9932F8">
        <w:trPr>
          <w:trHeight w:val="285"/>
        </w:trPr>
        <w:tc>
          <w:tcPr>
            <w:tcW w:w="2500" w:type="dxa"/>
            <w:noWrap/>
            <w:hideMark/>
          </w:tcPr>
          <w:p w14:paraId="5B0026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9932F8">
        <w:trPr>
          <w:trHeight w:val="285"/>
        </w:trPr>
        <w:tc>
          <w:tcPr>
            <w:tcW w:w="2500" w:type="dxa"/>
            <w:noWrap/>
            <w:hideMark/>
          </w:tcPr>
          <w:p w14:paraId="1CD0FB1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9932F8">
        <w:trPr>
          <w:trHeight w:val="285"/>
        </w:trPr>
        <w:tc>
          <w:tcPr>
            <w:tcW w:w="2500" w:type="dxa"/>
            <w:noWrap/>
            <w:hideMark/>
          </w:tcPr>
          <w:p w14:paraId="39D52E6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9932F8">
        <w:trPr>
          <w:trHeight w:val="285"/>
        </w:trPr>
        <w:tc>
          <w:tcPr>
            <w:tcW w:w="2500" w:type="dxa"/>
            <w:noWrap/>
            <w:hideMark/>
          </w:tcPr>
          <w:p w14:paraId="466A8F8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9932F8">
        <w:trPr>
          <w:trHeight w:val="285"/>
        </w:trPr>
        <w:tc>
          <w:tcPr>
            <w:tcW w:w="2500" w:type="dxa"/>
            <w:noWrap/>
            <w:hideMark/>
          </w:tcPr>
          <w:p w14:paraId="7FAF359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9932F8">
        <w:trPr>
          <w:trHeight w:val="285"/>
        </w:trPr>
        <w:tc>
          <w:tcPr>
            <w:tcW w:w="2500" w:type="dxa"/>
            <w:noWrap/>
            <w:hideMark/>
          </w:tcPr>
          <w:p w14:paraId="09C13DE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9932F8">
        <w:trPr>
          <w:trHeight w:val="285"/>
        </w:trPr>
        <w:tc>
          <w:tcPr>
            <w:tcW w:w="2500" w:type="dxa"/>
            <w:noWrap/>
            <w:hideMark/>
          </w:tcPr>
          <w:p w14:paraId="3550EEC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9932F8">
        <w:trPr>
          <w:trHeight w:val="285"/>
        </w:trPr>
        <w:tc>
          <w:tcPr>
            <w:tcW w:w="2500" w:type="dxa"/>
            <w:noWrap/>
            <w:hideMark/>
          </w:tcPr>
          <w:p w14:paraId="277CF43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9932F8">
        <w:trPr>
          <w:trHeight w:val="285"/>
        </w:trPr>
        <w:tc>
          <w:tcPr>
            <w:tcW w:w="2500" w:type="dxa"/>
            <w:noWrap/>
            <w:hideMark/>
          </w:tcPr>
          <w:p w14:paraId="54B56C5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9932F8">
        <w:trPr>
          <w:trHeight w:val="285"/>
        </w:trPr>
        <w:tc>
          <w:tcPr>
            <w:tcW w:w="2500" w:type="dxa"/>
            <w:noWrap/>
            <w:hideMark/>
          </w:tcPr>
          <w:p w14:paraId="5EE26F96"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2979A48A" w14:textId="7D87E358" w:rsidR="00A2334A" w:rsidRDefault="00A2334A" w:rsidP="00954192"/>
    <w:p w14:paraId="5FD7E0C3" w14:textId="14B3E5F5"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83A37F" w14:textId="77777777" w:rsidR="0077351D" w:rsidRDefault="0077351D" w:rsidP="007B55E9">
      <w:pPr>
        <w:spacing w:after="0" w:line="240" w:lineRule="auto"/>
      </w:pPr>
      <w:r>
        <w:separator/>
      </w:r>
    </w:p>
  </w:endnote>
  <w:endnote w:type="continuationSeparator" w:id="0">
    <w:p w14:paraId="4C9D3A7C" w14:textId="77777777" w:rsidR="0077351D" w:rsidRDefault="0077351D"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3FAC82" w14:textId="77777777" w:rsidR="0077351D" w:rsidRDefault="0077351D" w:rsidP="007B55E9">
      <w:pPr>
        <w:spacing w:after="0" w:line="240" w:lineRule="auto"/>
      </w:pPr>
      <w:r>
        <w:separator/>
      </w:r>
    </w:p>
  </w:footnote>
  <w:footnote w:type="continuationSeparator" w:id="0">
    <w:p w14:paraId="62DED9E7" w14:textId="77777777" w:rsidR="0077351D" w:rsidRDefault="0077351D"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32898"/>
    <w:rsid w:val="00045EB7"/>
    <w:rsid w:val="00064ADA"/>
    <w:rsid w:val="0008173C"/>
    <w:rsid w:val="00083CC4"/>
    <w:rsid w:val="00092A16"/>
    <w:rsid w:val="0009482E"/>
    <w:rsid w:val="00094F9D"/>
    <w:rsid w:val="000A37C2"/>
    <w:rsid w:val="000A4FC8"/>
    <w:rsid w:val="000A5C17"/>
    <w:rsid w:val="000B3689"/>
    <w:rsid w:val="000B43C1"/>
    <w:rsid w:val="000B56FC"/>
    <w:rsid w:val="000B6138"/>
    <w:rsid w:val="000B6DF9"/>
    <w:rsid w:val="000C3919"/>
    <w:rsid w:val="000C4C23"/>
    <w:rsid w:val="000D5DCA"/>
    <w:rsid w:val="000E0B41"/>
    <w:rsid w:val="000E1A44"/>
    <w:rsid w:val="000E5790"/>
    <w:rsid w:val="000E7BFF"/>
    <w:rsid w:val="000F364E"/>
    <w:rsid w:val="00112F2A"/>
    <w:rsid w:val="00113FD9"/>
    <w:rsid w:val="00120602"/>
    <w:rsid w:val="001218C4"/>
    <w:rsid w:val="00131685"/>
    <w:rsid w:val="00143ED7"/>
    <w:rsid w:val="0014430D"/>
    <w:rsid w:val="00144530"/>
    <w:rsid w:val="001475B5"/>
    <w:rsid w:val="00150878"/>
    <w:rsid w:val="00157484"/>
    <w:rsid w:val="0016033C"/>
    <w:rsid w:val="00176CA1"/>
    <w:rsid w:val="00177EE0"/>
    <w:rsid w:val="00181499"/>
    <w:rsid w:val="00181B79"/>
    <w:rsid w:val="00185076"/>
    <w:rsid w:val="001950CC"/>
    <w:rsid w:val="001950FC"/>
    <w:rsid w:val="00197C10"/>
    <w:rsid w:val="001A454F"/>
    <w:rsid w:val="001A47B0"/>
    <w:rsid w:val="001B04AB"/>
    <w:rsid w:val="001B173C"/>
    <w:rsid w:val="001B1D8C"/>
    <w:rsid w:val="001B3315"/>
    <w:rsid w:val="001B6997"/>
    <w:rsid w:val="001C56C3"/>
    <w:rsid w:val="001D0ABE"/>
    <w:rsid w:val="001D1108"/>
    <w:rsid w:val="001D5AD0"/>
    <w:rsid w:val="001E0A27"/>
    <w:rsid w:val="001F188C"/>
    <w:rsid w:val="001F591D"/>
    <w:rsid w:val="001F7232"/>
    <w:rsid w:val="002004B3"/>
    <w:rsid w:val="00203580"/>
    <w:rsid w:val="00205939"/>
    <w:rsid w:val="002059D6"/>
    <w:rsid w:val="00205EC7"/>
    <w:rsid w:val="00207876"/>
    <w:rsid w:val="002129B4"/>
    <w:rsid w:val="00221FC8"/>
    <w:rsid w:val="002229F9"/>
    <w:rsid w:val="0022308F"/>
    <w:rsid w:val="00227B6C"/>
    <w:rsid w:val="00233A42"/>
    <w:rsid w:val="00236B2F"/>
    <w:rsid w:val="00247A73"/>
    <w:rsid w:val="00250461"/>
    <w:rsid w:val="002531BE"/>
    <w:rsid w:val="00255B02"/>
    <w:rsid w:val="00261633"/>
    <w:rsid w:val="002621DA"/>
    <w:rsid w:val="00263D55"/>
    <w:rsid w:val="00265861"/>
    <w:rsid w:val="00266128"/>
    <w:rsid w:val="00275909"/>
    <w:rsid w:val="00286B13"/>
    <w:rsid w:val="00287E01"/>
    <w:rsid w:val="00290289"/>
    <w:rsid w:val="002918DA"/>
    <w:rsid w:val="00296553"/>
    <w:rsid w:val="002A008E"/>
    <w:rsid w:val="002A0403"/>
    <w:rsid w:val="002A25F9"/>
    <w:rsid w:val="002A616B"/>
    <w:rsid w:val="002A746D"/>
    <w:rsid w:val="002B031D"/>
    <w:rsid w:val="002B1044"/>
    <w:rsid w:val="002B35A4"/>
    <w:rsid w:val="002C0566"/>
    <w:rsid w:val="002C2BA5"/>
    <w:rsid w:val="002C4F58"/>
    <w:rsid w:val="002D1D34"/>
    <w:rsid w:val="002D4FF6"/>
    <w:rsid w:val="002D633A"/>
    <w:rsid w:val="002E3A05"/>
    <w:rsid w:val="002E6C64"/>
    <w:rsid w:val="002E767E"/>
    <w:rsid w:val="00305FD5"/>
    <w:rsid w:val="00313DBE"/>
    <w:rsid w:val="00321513"/>
    <w:rsid w:val="00331407"/>
    <w:rsid w:val="00333E00"/>
    <w:rsid w:val="00335591"/>
    <w:rsid w:val="00336B7B"/>
    <w:rsid w:val="0034545A"/>
    <w:rsid w:val="00351571"/>
    <w:rsid w:val="003528AB"/>
    <w:rsid w:val="00360B3A"/>
    <w:rsid w:val="00360D0B"/>
    <w:rsid w:val="00374233"/>
    <w:rsid w:val="00384C59"/>
    <w:rsid w:val="00390283"/>
    <w:rsid w:val="003B275E"/>
    <w:rsid w:val="003B3194"/>
    <w:rsid w:val="003B7B8A"/>
    <w:rsid w:val="003D0CEF"/>
    <w:rsid w:val="003D2058"/>
    <w:rsid w:val="003E07FE"/>
    <w:rsid w:val="00401C85"/>
    <w:rsid w:val="00406FA1"/>
    <w:rsid w:val="0041024B"/>
    <w:rsid w:val="00412A1F"/>
    <w:rsid w:val="004144D8"/>
    <w:rsid w:val="0041698C"/>
    <w:rsid w:val="004176BC"/>
    <w:rsid w:val="00442F71"/>
    <w:rsid w:val="00445456"/>
    <w:rsid w:val="0044729E"/>
    <w:rsid w:val="00450BC4"/>
    <w:rsid w:val="00450D52"/>
    <w:rsid w:val="0046160E"/>
    <w:rsid w:val="004626A2"/>
    <w:rsid w:val="00471AD0"/>
    <w:rsid w:val="0047633C"/>
    <w:rsid w:val="0048046B"/>
    <w:rsid w:val="00483BCF"/>
    <w:rsid w:val="00487648"/>
    <w:rsid w:val="004973CD"/>
    <w:rsid w:val="004A5825"/>
    <w:rsid w:val="004A60B9"/>
    <w:rsid w:val="004B4258"/>
    <w:rsid w:val="004C5D9D"/>
    <w:rsid w:val="004E7835"/>
    <w:rsid w:val="004F492B"/>
    <w:rsid w:val="004F5292"/>
    <w:rsid w:val="005073D5"/>
    <w:rsid w:val="0052324B"/>
    <w:rsid w:val="0053056F"/>
    <w:rsid w:val="00531C48"/>
    <w:rsid w:val="00532637"/>
    <w:rsid w:val="00542985"/>
    <w:rsid w:val="00543C77"/>
    <w:rsid w:val="00547513"/>
    <w:rsid w:val="00547E2C"/>
    <w:rsid w:val="0056359B"/>
    <w:rsid w:val="005679B5"/>
    <w:rsid w:val="00577600"/>
    <w:rsid w:val="005779E9"/>
    <w:rsid w:val="0058030E"/>
    <w:rsid w:val="00581C71"/>
    <w:rsid w:val="00590B20"/>
    <w:rsid w:val="00593549"/>
    <w:rsid w:val="005A0A1B"/>
    <w:rsid w:val="005A3CDC"/>
    <w:rsid w:val="005B0448"/>
    <w:rsid w:val="005B48F5"/>
    <w:rsid w:val="005B51E7"/>
    <w:rsid w:val="005C1AE9"/>
    <w:rsid w:val="005C5A80"/>
    <w:rsid w:val="005C7580"/>
    <w:rsid w:val="005D1C48"/>
    <w:rsid w:val="005D2E94"/>
    <w:rsid w:val="005D4CBB"/>
    <w:rsid w:val="005F584E"/>
    <w:rsid w:val="00607891"/>
    <w:rsid w:val="00607E2B"/>
    <w:rsid w:val="00610170"/>
    <w:rsid w:val="0061553C"/>
    <w:rsid w:val="0062190D"/>
    <w:rsid w:val="00622ED6"/>
    <w:rsid w:val="006279C0"/>
    <w:rsid w:val="00654CFA"/>
    <w:rsid w:val="0065684F"/>
    <w:rsid w:val="006622CE"/>
    <w:rsid w:val="006729EB"/>
    <w:rsid w:val="00673F5A"/>
    <w:rsid w:val="00674A9D"/>
    <w:rsid w:val="00674F1D"/>
    <w:rsid w:val="00677CE0"/>
    <w:rsid w:val="0069137C"/>
    <w:rsid w:val="006950C4"/>
    <w:rsid w:val="006B248D"/>
    <w:rsid w:val="006B4FBE"/>
    <w:rsid w:val="006C3D6D"/>
    <w:rsid w:val="006C69D5"/>
    <w:rsid w:val="006D38ED"/>
    <w:rsid w:val="006D6A17"/>
    <w:rsid w:val="006E16D6"/>
    <w:rsid w:val="006E31FC"/>
    <w:rsid w:val="006E389A"/>
    <w:rsid w:val="006F3F61"/>
    <w:rsid w:val="007010D1"/>
    <w:rsid w:val="00701E0F"/>
    <w:rsid w:val="007033E8"/>
    <w:rsid w:val="00705607"/>
    <w:rsid w:val="00706E79"/>
    <w:rsid w:val="007102B8"/>
    <w:rsid w:val="0071510B"/>
    <w:rsid w:val="007168D8"/>
    <w:rsid w:val="00717014"/>
    <w:rsid w:val="007217D5"/>
    <w:rsid w:val="00723A28"/>
    <w:rsid w:val="00727B03"/>
    <w:rsid w:val="00730A2A"/>
    <w:rsid w:val="00741398"/>
    <w:rsid w:val="00741E58"/>
    <w:rsid w:val="0074227B"/>
    <w:rsid w:val="007471DB"/>
    <w:rsid w:val="0074757D"/>
    <w:rsid w:val="007500CC"/>
    <w:rsid w:val="0077351D"/>
    <w:rsid w:val="007749EF"/>
    <w:rsid w:val="00775237"/>
    <w:rsid w:val="00781076"/>
    <w:rsid w:val="0078762E"/>
    <w:rsid w:val="00795EC4"/>
    <w:rsid w:val="007A2678"/>
    <w:rsid w:val="007A4790"/>
    <w:rsid w:val="007A6ABF"/>
    <w:rsid w:val="007B4B3A"/>
    <w:rsid w:val="007B55E9"/>
    <w:rsid w:val="007C5880"/>
    <w:rsid w:val="007C5A21"/>
    <w:rsid w:val="007D18ED"/>
    <w:rsid w:val="007D54E0"/>
    <w:rsid w:val="007E4C5F"/>
    <w:rsid w:val="007F704B"/>
    <w:rsid w:val="00804FBF"/>
    <w:rsid w:val="00814EBF"/>
    <w:rsid w:val="00816D45"/>
    <w:rsid w:val="0082026A"/>
    <w:rsid w:val="00831D3F"/>
    <w:rsid w:val="00846418"/>
    <w:rsid w:val="00854BAD"/>
    <w:rsid w:val="00855134"/>
    <w:rsid w:val="00857BAE"/>
    <w:rsid w:val="00866E58"/>
    <w:rsid w:val="00872127"/>
    <w:rsid w:val="008767AA"/>
    <w:rsid w:val="00883C70"/>
    <w:rsid w:val="00885040"/>
    <w:rsid w:val="008856CF"/>
    <w:rsid w:val="008862B4"/>
    <w:rsid w:val="008869BD"/>
    <w:rsid w:val="00892794"/>
    <w:rsid w:val="008934C9"/>
    <w:rsid w:val="008945E9"/>
    <w:rsid w:val="008D7BDE"/>
    <w:rsid w:val="008E0AA9"/>
    <w:rsid w:val="008E2A5C"/>
    <w:rsid w:val="008E30F5"/>
    <w:rsid w:val="008E5129"/>
    <w:rsid w:val="008F24FF"/>
    <w:rsid w:val="008F7A3E"/>
    <w:rsid w:val="009041BB"/>
    <w:rsid w:val="00905975"/>
    <w:rsid w:val="00911047"/>
    <w:rsid w:val="0091743B"/>
    <w:rsid w:val="009219A5"/>
    <w:rsid w:val="0092463E"/>
    <w:rsid w:val="00930F20"/>
    <w:rsid w:val="00934EA3"/>
    <w:rsid w:val="00940202"/>
    <w:rsid w:val="00943CDA"/>
    <w:rsid w:val="00950031"/>
    <w:rsid w:val="0095061C"/>
    <w:rsid w:val="00954192"/>
    <w:rsid w:val="009721BC"/>
    <w:rsid w:val="00973DCA"/>
    <w:rsid w:val="00975C00"/>
    <w:rsid w:val="009769D6"/>
    <w:rsid w:val="00980A54"/>
    <w:rsid w:val="00983E7E"/>
    <w:rsid w:val="009932F8"/>
    <w:rsid w:val="009944C8"/>
    <w:rsid w:val="00994DC4"/>
    <w:rsid w:val="00995A51"/>
    <w:rsid w:val="009A0C54"/>
    <w:rsid w:val="009A1764"/>
    <w:rsid w:val="009A198E"/>
    <w:rsid w:val="009A6D99"/>
    <w:rsid w:val="009B2954"/>
    <w:rsid w:val="009B6ED2"/>
    <w:rsid w:val="009B6EED"/>
    <w:rsid w:val="009B7720"/>
    <w:rsid w:val="009D1BE5"/>
    <w:rsid w:val="009D2D00"/>
    <w:rsid w:val="009D3931"/>
    <w:rsid w:val="009D7E32"/>
    <w:rsid w:val="009E0622"/>
    <w:rsid w:val="009E5EA5"/>
    <w:rsid w:val="009E6204"/>
    <w:rsid w:val="009E7BE1"/>
    <w:rsid w:val="009F0157"/>
    <w:rsid w:val="009F1E92"/>
    <w:rsid w:val="009F2E07"/>
    <w:rsid w:val="009F697B"/>
    <w:rsid w:val="00A11543"/>
    <w:rsid w:val="00A1326C"/>
    <w:rsid w:val="00A20E08"/>
    <w:rsid w:val="00A2334A"/>
    <w:rsid w:val="00A238AD"/>
    <w:rsid w:val="00A27FB7"/>
    <w:rsid w:val="00A30C9D"/>
    <w:rsid w:val="00A44561"/>
    <w:rsid w:val="00A447C6"/>
    <w:rsid w:val="00A549E4"/>
    <w:rsid w:val="00A604DC"/>
    <w:rsid w:val="00A70A2A"/>
    <w:rsid w:val="00A86B1F"/>
    <w:rsid w:val="00A86E6B"/>
    <w:rsid w:val="00A94451"/>
    <w:rsid w:val="00AA0FD7"/>
    <w:rsid w:val="00AA114E"/>
    <w:rsid w:val="00AA3D1A"/>
    <w:rsid w:val="00AA7898"/>
    <w:rsid w:val="00AA7FA1"/>
    <w:rsid w:val="00AB1BEC"/>
    <w:rsid w:val="00AC32B9"/>
    <w:rsid w:val="00AC39E8"/>
    <w:rsid w:val="00AC4496"/>
    <w:rsid w:val="00AC59C4"/>
    <w:rsid w:val="00AE1FCD"/>
    <w:rsid w:val="00AE38E9"/>
    <w:rsid w:val="00AE5D08"/>
    <w:rsid w:val="00AE6BF1"/>
    <w:rsid w:val="00AE7A08"/>
    <w:rsid w:val="00AF1543"/>
    <w:rsid w:val="00AF4FC9"/>
    <w:rsid w:val="00AF5437"/>
    <w:rsid w:val="00B075BB"/>
    <w:rsid w:val="00B14B16"/>
    <w:rsid w:val="00B2786C"/>
    <w:rsid w:val="00B30A74"/>
    <w:rsid w:val="00B328C2"/>
    <w:rsid w:val="00B33650"/>
    <w:rsid w:val="00B36B4A"/>
    <w:rsid w:val="00B50C97"/>
    <w:rsid w:val="00B629D6"/>
    <w:rsid w:val="00B64EDF"/>
    <w:rsid w:val="00B71AB0"/>
    <w:rsid w:val="00B72807"/>
    <w:rsid w:val="00B91FBA"/>
    <w:rsid w:val="00B96AEC"/>
    <w:rsid w:val="00BA245F"/>
    <w:rsid w:val="00BA5C25"/>
    <w:rsid w:val="00BA605A"/>
    <w:rsid w:val="00BA7E68"/>
    <w:rsid w:val="00BB24A7"/>
    <w:rsid w:val="00BC148D"/>
    <w:rsid w:val="00BC47FE"/>
    <w:rsid w:val="00BC5C5A"/>
    <w:rsid w:val="00BC73B7"/>
    <w:rsid w:val="00BD017F"/>
    <w:rsid w:val="00BE6B8D"/>
    <w:rsid w:val="00BE78DF"/>
    <w:rsid w:val="00BF33D7"/>
    <w:rsid w:val="00BF7FD8"/>
    <w:rsid w:val="00C11F7F"/>
    <w:rsid w:val="00C1388E"/>
    <w:rsid w:val="00C26062"/>
    <w:rsid w:val="00C30D0C"/>
    <w:rsid w:val="00C41CBE"/>
    <w:rsid w:val="00C45AA6"/>
    <w:rsid w:val="00C45B1E"/>
    <w:rsid w:val="00C6280E"/>
    <w:rsid w:val="00C6309B"/>
    <w:rsid w:val="00C67A36"/>
    <w:rsid w:val="00C71E4E"/>
    <w:rsid w:val="00C73273"/>
    <w:rsid w:val="00C87644"/>
    <w:rsid w:val="00C94C15"/>
    <w:rsid w:val="00CB3AE3"/>
    <w:rsid w:val="00CC31A5"/>
    <w:rsid w:val="00CC6D71"/>
    <w:rsid w:val="00CD4650"/>
    <w:rsid w:val="00CD6661"/>
    <w:rsid w:val="00CD6A0B"/>
    <w:rsid w:val="00CD7BC2"/>
    <w:rsid w:val="00CE09EF"/>
    <w:rsid w:val="00CF0FAE"/>
    <w:rsid w:val="00CF2283"/>
    <w:rsid w:val="00CF5E93"/>
    <w:rsid w:val="00D11638"/>
    <w:rsid w:val="00D1751F"/>
    <w:rsid w:val="00D25049"/>
    <w:rsid w:val="00D30041"/>
    <w:rsid w:val="00D33F3D"/>
    <w:rsid w:val="00D40C86"/>
    <w:rsid w:val="00D44CBF"/>
    <w:rsid w:val="00D53A1E"/>
    <w:rsid w:val="00D56099"/>
    <w:rsid w:val="00D56C76"/>
    <w:rsid w:val="00D57CE3"/>
    <w:rsid w:val="00D64DB5"/>
    <w:rsid w:val="00D72F4C"/>
    <w:rsid w:val="00D761BB"/>
    <w:rsid w:val="00D80157"/>
    <w:rsid w:val="00D807FC"/>
    <w:rsid w:val="00D82B39"/>
    <w:rsid w:val="00D8313D"/>
    <w:rsid w:val="00D83F1A"/>
    <w:rsid w:val="00D862AA"/>
    <w:rsid w:val="00D9270C"/>
    <w:rsid w:val="00DA5FEB"/>
    <w:rsid w:val="00DB530F"/>
    <w:rsid w:val="00DC1F5D"/>
    <w:rsid w:val="00DD7C15"/>
    <w:rsid w:val="00DE2354"/>
    <w:rsid w:val="00DE35D3"/>
    <w:rsid w:val="00DE7983"/>
    <w:rsid w:val="00DF30A5"/>
    <w:rsid w:val="00E02F10"/>
    <w:rsid w:val="00E0501D"/>
    <w:rsid w:val="00E078FB"/>
    <w:rsid w:val="00E1076F"/>
    <w:rsid w:val="00E11130"/>
    <w:rsid w:val="00E13D1F"/>
    <w:rsid w:val="00E22A87"/>
    <w:rsid w:val="00E26CA0"/>
    <w:rsid w:val="00E27759"/>
    <w:rsid w:val="00E35235"/>
    <w:rsid w:val="00E374AB"/>
    <w:rsid w:val="00E40396"/>
    <w:rsid w:val="00E44F28"/>
    <w:rsid w:val="00E4507C"/>
    <w:rsid w:val="00E466BF"/>
    <w:rsid w:val="00E63946"/>
    <w:rsid w:val="00E718A3"/>
    <w:rsid w:val="00E7433B"/>
    <w:rsid w:val="00E76EE1"/>
    <w:rsid w:val="00E81A33"/>
    <w:rsid w:val="00E82C32"/>
    <w:rsid w:val="00E92AC5"/>
    <w:rsid w:val="00E9448A"/>
    <w:rsid w:val="00E9683C"/>
    <w:rsid w:val="00EA260A"/>
    <w:rsid w:val="00EE2CFC"/>
    <w:rsid w:val="00EF30DE"/>
    <w:rsid w:val="00EF4727"/>
    <w:rsid w:val="00F00F74"/>
    <w:rsid w:val="00F1128C"/>
    <w:rsid w:val="00F16304"/>
    <w:rsid w:val="00F24C78"/>
    <w:rsid w:val="00F315B3"/>
    <w:rsid w:val="00F31FB2"/>
    <w:rsid w:val="00F33D87"/>
    <w:rsid w:val="00F40EC9"/>
    <w:rsid w:val="00F4170F"/>
    <w:rsid w:val="00F4253C"/>
    <w:rsid w:val="00F46AC8"/>
    <w:rsid w:val="00F52223"/>
    <w:rsid w:val="00F7771E"/>
    <w:rsid w:val="00F864CB"/>
    <w:rsid w:val="00F9061F"/>
    <w:rsid w:val="00F94B97"/>
    <w:rsid w:val="00F957C3"/>
    <w:rsid w:val="00FA3BCE"/>
    <w:rsid w:val="00FB09C9"/>
    <w:rsid w:val="00FB4101"/>
    <w:rsid w:val="00FB492B"/>
    <w:rsid w:val="00FB7146"/>
    <w:rsid w:val="00FC2061"/>
    <w:rsid w:val="00FC3D95"/>
    <w:rsid w:val="00FD1EA5"/>
    <w:rsid w:val="00FD4E05"/>
    <w:rsid w:val="00FE6443"/>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D7A9357-7205-428C-AC3C-0D9242D40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atadryad.org/stash/dataset/doi:10.5061/dryad.ghx3ffbjv"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08</TotalTime>
  <Pages>19</Pages>
  <Words>7389</Words>
  <Characters>42122</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cp:revision>
  <dcterms:created xsi:type="dcterms:W3CDTF">2020-07-22T16:34:00Z</dcterms:created>
  <dcterms:modified xsi:type="dcterms:W3CDTF">2020-09-16T16:52:00Z</dcterms:modified>
</cp:coreProperties>
</file>